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604F5" w14:textId="2ACA37A2" w:rsidR="00900A33" w:rsidRPr="00C601DB" w:rsidRDefault="00900A33" w:rsidP="00900A33">
      <w:pPr>
        <w:spacing w:before="0" w:beforeAutospacing="0" w:line="360" w:lineRule="auto"/>
        <w:jc w:val="center"/>
        <w:rPr>
          <w:rFonts w:ascii="Arial" w:hAnsi="Arial" w:cs="Arial"/>
          <w:b/>
          <w:sz w:val="36"/>
          <w:szCs w:val="36"/>
        </w:rPr>
      </w:pPr>
      <w:r w:rsidRPr="00C601DB">
        <w:rPr>
          <w:rFonts w:ascii="Arial" w:hAnsi="Arial" w:cs="Arial"/>
          <w:b/>
          <w:sz w:val="36"/>
          <w:szCs w:val="36"/>
        </w:rPr>
        <w:t>Neonatal Jaundice in Focus: A Hospital-Based Evaluation of Inci</w:t>
      </w:r>
      <w:r w:rsidR="00EF03DB">
        <w:rPr>
          <w:rFonts w:ascii="Arial" w:hAnsi="Arial" w:cs="Arial"/>
          <w:b/>
          <w:sz w:val="36"/>
          <w:szCs w:val="36"/>
        </w:rPr>
        <w:t>dence and Risk factors in Full-T</w:t>
      </w:r>
      <w:r w:rsidRPr="00C601DB">
        <w:rPr>
          <w:rFonts w:ascii="Arial" w:hAnsi="Arial" w:cs="Arial"/>
          <w:b/>
          <w:sz w:val="36"/>
          <w:szCs w:val="36"/>
        </w:rPr>
        <w:t>erm Newborn in Takoradi, Ghana</w:t>
      </w:r>
    </w:p>
    <w:p w14:paraId="108909A4" w14:textId="77777777" w:rsidR="00900A33" w:rsidRPr="00C601DB" w:rsidRDefault="00900A33" w:rsidP="00900A33">
      <w:pPr>
        <w:spacing w:before="0" w:beforeAutospacing="0" w:line="360" w:lineRule="auto"/>
        <w:jc w:val="center"/>
        <w:rPr>
          <w:rFonts w:ascii="Arial" w:eastAsia="Times New Roman" w:hAnsi="Arial" w:cs="Arial"/>
          <w:b/>
          <w:sz w:val="36"/>
          <w:szCs w:val="36"/>
        </w:rPr>
      </w:pPr>
    </w:p>
    <w:p w14:paraId="656E0BD8" w14:textId="483FBC1A" w:rsidR="000A4EF0" w:rsidRPr="00C601DB" w:rsidRDefault="00C601DB" w:rsidP="00B4111B">
      <w:pPr>
        <w:spacing w:after="100" w:afterAutospacing="1" w:line="360" w:lineRule="auto"/>
        <w:rPr>
          <w:rFonts w:ascii="Arial" w:eastAsia="Times New Roman" w:hAnsi="Arial" w:cs="Arial"/>
          <w:b/>
        </w:rPr>
      </w:pPr>
      <w:r w:rsidRPr="00C601DB">
        <w:rPr>
          <w:rFonts w:ascii="Arial" w:eastAsia="Times New Roman" w:hAnsi="Arial" w:cs="Arial"/>
          <w:b/>
          <w:bCs/>
        </w:rPr>
        <w:t>ABSTRACT</w:t>
      </w:r>
    </w:p>
    <w:p w14:paraId="49C94C36" w14:textId="504A07D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Background:</w:t>
      </w:r>
      <w:r w:rsidRPr="00C601DB">
        <w:rPr>
          <w:rFonts w:ascii="Arial" w:eastAsia="Times New Roman" w:hAnsi="Arial" w:cs="Arial"/>
          <w:sz w:val="20"/>
          <w:szCs w:val="20"/>
        </w:rPr>
        <w:t xml:space="preserve"> Neonatal jaundice is a major contributor to neonatal morbidity and mortality in sub-Saharan Africa. Understanding its determinants is vital for improving neonatal outcomes.</w:t>
      </w:r>
      <w:r w:rsidR="00C70C75" w:rsidRPr="00C601DB">
        <w:rPr>
          <w:rFonts w:ascii="Arial" w:eastAsia="Times New Roman" w:hAnsi="Arial" w:cs="Arial"/>
          <w:sz w:val="20"/>
          <w:szCs w:val="20"/>
        </w:rPr>
        <w:t xml:space="preserve"> </w:t>
      </w:r>
      <w:commentRangeStart w:id="0"/>
      <w:r w:rsidRPr="00C601DB">
        <w:rPr>
          <w:rFonts w:ascii="Arial" w:eastAsia="Times New Roman" w:hAnsi="Arial" w:cs="Arial"/>
          <w:sz w:val="20"/>
          <w:szCs w:val="20"/>
        </w:rPr>
        <w:t xml:space="preserve">This study </w:t>
      </w:r>
      <w:r w:rsidRPr="00A545BA">
        <w:rPr>
          <w:rFonts w:ascii="Arial" w:eastAsia="Times New Roman" w:hAnsi="Arial" w:cs="Arial"/>
          <w:sz w:val="20"/>
          <w:szCs w:val="20"/>
          <w:highlight w:val="yellow"/>
        </w:rPr>
        <w:t>assessed</w:t>
      </w:r>
      <w:r w:rsidRPr="00C601DB">
        <w:rPr>
          <w:rFonts w:ascii="Arial" w:eastAsia="Times New Roman" w:hAnsi="Arial" w:cs="Arial"/>
          <w:sz w:val="20"/>
          <w:szCs w:val="20"/>
        </w:rPr>
        <w:t xml:space="preserve"> the prevalence and </w:t>
      </w:r>
      <w:r w:rsidRPr="00A545BA">
        <w:rPr>
          <w:rFonts w:ascii="Arial" w:eastAsia="Times New Roman" w:hAnsi="Arial" w:cs="Arial"/>
          <w:sz w:val="20"/>
          <w:szCs w:val="20"/>
          <w:highlight w:val="yellow"/>
        </w:rPr>
        <w:t>determinants</w:t>
      </w:r>
      <w:r w:rsidRPr="00C601DB">
        <w:rPr>
          <w:rFonts w:ascii="Arial" w:eastAsia="Times New Roman" w:hAnsi="Arial" w:cs="Arial"/>
          <w:sz w:val="20"/>
          <w:szCs w:val="20"/>
        </w:rPr>
        <w:t xml:space="preserve"> </w:t>
      </w:r>
      <w:commentRangeEnd w:id="0"/>
      <w:r w:rsidR="007F5751">
        <w:rPr>
          <w:rStyle w:val="a9"/>
        </w:rPr>
        <w:commentReference w:id="0"/>
      </w:r>
      <w:r w:rsidRPr="00C601DB">
        <w:rPr>
          <w:rFonts w:ascii="Arial" w:eastAsia="Times New Roman" w:hAnsi="Arial" w:cs="Arial"/>
          <w:sz w:val="20"/>
          <w:szCs w:val="20"/>
        </w:rPr>
        <w:t>of neonatal jaundice in two hospitals in Ghana.</w:t>
      </w:r>
    </w:p>
    <w:p w14:paraId="4A7D9F4A"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Methods:</w:t>
      </w:r>
      <w:r w:rsidRPr="00C601DB">
        <w:rPr>
          <w:rFonts w:ascii="Arial" w:eastAsia="Times New Roman" w:hAnsi="Arial" w:cs="Arial"/>
          <w:sz w:val="20"/>
          <w:szCs w:val="20"/>
        </w:rPr>
        <w:t xml:space="preserve"> A cross-sectional study involving 600 neonates was conducted at Effia Nkwanta Regional Hospital and Jemima Crentsil Hospital. Data on neonatal, maternal, and socioeconomic factors were analyzed using descriptive statistics, chi-square tests, and multivariable logistic regression. Variance Inflation Factor (VIF) assessed multicollinearity, while model calibration and discrimination were evaluated using the Hosmer–Lemeshow test and the area under the receiver operating characteristic (ROC) curve.</w:t>
      </w:r>
    </w:p>
    <w:p w14:paraId="5054B465"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Results:</w:t>
      </w:r>
      <w:r w:rsidRPr="00C601DB">
        <w:rPr>
          <w:rFonts w:ascii="Arial" w:eastAsia="Times New Roman" w:hAnsi="Arial" w:cs="Arial"/>
          <w:sz w:val="20"/>
          <w:szCs w:val="20"/>
        </w:rPr>
        <w:t xml:space="preserve"> The prevalence of neonatal jaundice was 34.2%. Bivariate analysis revealed significant associations with neonatal sepsis (χ²=22.51, p&lt;.001), feeding method (χ²=8.25, p=0.016), maternal education (χ²=23.92, p&lt;.001), household income (χ²=9.46, p=0.009), and birth weight (χ²=10.39, p=0.016). Logistic regression identified neonatal sepsis (OR=3.96, 95% CI: 2.21–7.10, p&lt;.001) and mixed feeding (OR=2.06, 95% CI: 1.33–3.19, p=0.001) as strong predictors, while secondary (OR=0.40, p&lt;.001) and tertiary maternal education (OR=0.38, p&lt;.001), and vaginal delivery (OR=0.61, p=0.016) were protective. The model showed good calibration (Hosmer–Lemeshow p=0.375) and moderate discrimination (AUC=0.705).</w:t>
      </w:r>
    </w:p>
    <w:p w14:paraId="5C9970B7"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Conclusion:</w:t>
      </w:r>
      <w:r w:rsidRPr="00C601DB">
        <w:rPr>
          <w:rFonts w:ascii="Arial" w:eastAsia="Times New Roman" w:hAnsi="Arial" w:cs="Arial"/>
          <w:sz w:val="20"/>
          <w:szCs w:val="20"/>
        </w:rPr>
        <w:t xml:space="preserve"> Neonatal jaundice remains prevalent in Ghana. Sepsis and mixed feeding are key risk factors, whereas maternal education and vaginal delivery reduce risk. Interventions should focus on infection control, exclusive breastfeeding, maternal health literacy, and universal neonatal screening.</w:t>
      </w:r>
    </w:p>
    <w:p w14:paraId="0585F726" w14:textId="276121BF" w:rsidR="00B4111B"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Keywords:</w:t>
      </w:r>
      <w:r w:rsidRPr="00C601DB">
        <w:rPr>
          <w:rFonts w:ascii="Arial" w:eastAsia="Times New Roman" w:hAnsi="Arial" w:cs="Arial"/>
          <w:sz w:val="20"/>
          <w:szCs w:val="20"/>
        </w:rPr>
        <w:t xml:space="preserve"> Neonatal jaundice, sepsis, feeding prac</w:t>
      </w:r>
      <w:r w:rsidR="00FB1097" w:rsidRPr="00C601DB">
        <w:rPr>
          <w:rFonts w:ascii="Arial" w:eastAsia="Times New Roman" w:hAnsi="Arial" w:cs="Arial"/>
          <w:sz w:val="20"/>
          <w:szCs w:val="20"/>
        </w:rPr>
        <w:t>tices, maternal education, Takoradi</w:t>
      </w:r>
    </w:p>
    <w:p w14:paraId="7F671809" w14:textId="6B547F17" w:rsidR="00504976" w:rsidRDefault="00504976" w:rsidP="00B4111B">
      <w:pPr>
        <w:spacing w:after="100" w:afterAutospacing="1" w:line="360" w:lineRule="auto"/>
        <w:rPr>
          <w:rFonts w:ascii="Arial" w:eastAsia="Times New Roman" w:hAnsi="Arial" w:cs="Arial"/>
          <w:sz w:val="20"/>
          <w:szCs w:val="20"/>
        </w:rPr>
      </w:pPr>
    </w:p>
    <w:p w14:paraId="239C842D" w14:textId="46877EB3" w:rsidR="00C601DB" w:rsidRDefault="00C601DB" w:rsidP="00B4111B">
      <w:pPr>
        <w:spacing w:after="100" w:afterAutospacing="1" w:line="360" w:lineRule="auto"/>
        <w:rPr>
          <w:rFonts w:ascii="Arial" w:eastAsia="Times New Roman" w:hAnsi="Arial" w:cs="Arial"/>
          <w:sz w:val="20"/>
          <w:szCs w:val="20"/>
        </w:rPr>
      </w:pPr>
    </w:p>
    <w:p w14:paraId="74F6A6B3" w14:textId="7AE7110E" w:rsidR="000A4EF0" w:rsidRPr="00C601DB" w:rsidRDefault="00C601DB" w:rsidP="00B4111B">
      <w:pPr>
        <w:spacing w:before="0" w:beforeAutospacing="0" w:line="360" w:lineRule="auto"/>
        <w:rPr>
          <w:rFonts w:ascii="Arial" w:hAnsi="Arial" w:cs="Arial"/>
          <w:b/>
        </w:rPr>
      </w:pPr>
      <w:r w:rsidRPr="00C601DB">
        <w:rPr>
          <w:rFonts w:ascii="Arial" w:hAnsi="Arial" w:cs="Arial"/>
          <w:b/>
        </w:rPr>
        <w:lastRenderedPageBreak/>
        <w:t>1.0 INTRODUCTION</w:t>
      </w:r>
    </w:p>
    <w:p w14:paraId="356616E4" w14:textId="0DB404F4" w:rsidR="000A4EF0" w:rsidRPr="00C601DB" w:rsidRDefault="000A4EF0" w:rsidP="00B4111B">
      <w:pPr>
        <w:spacing w:before="0" w:beforeAutospacing="0" w:line="360" w:lineRule="auto"/>
        <w:rPr>
          <w:rFonts w:ascii="Arial" w:hAnsi="Arial" w:cs="Arial"/>
          <w:sz w:val="20"/>
          <w:szCs w:val="20"/>
        </w:rPr>
      </w:pPr>
      <w:r w:rsidRPr="00C601DB">
        <w:rPr>
          <w:rFonts w:ascii="Arial" w:hAnsi="Arial" w:cs="Arial"/>
          <w:sz w:val="20"/>
          <w:szCs w:val="20"/>
        </w:rPr>
        <w:t>Neonatal jaundice is one of the most common conditions affecting newborns worldwide, with approximately 60% of term and 80% of preterm neonates developing some degree of jaundic</w:t>
      </w:r>
      <w:r w:rsidR="0022366D" w:rsidRPr="00C601DB">
        <w:rPr>
          <w:rFonts w:ascii="Arial" w:hAnsi="Arial" w:cs="Arial"/>
          <w:sz w:val="20"/>
          <w:szCs w:val="20"/>
        </w:rPr>
        <w:t>e during the first week of life</w:t>
      </w:r>
      <w:r w:rsidR="0022366D" w:rsidRPr="00C601DB">
        <w:rPr>
          <w:rStyle w:val="a6"/>
          <w:rFonts w:ascii="Arial" w:hAnsi="Arial" w:cs="Arial"/>
          <w:sz w:val="20"/>
          <w:szCs w:val="20"/>
        </w:rPr>
        <w:t xml:space="preserve"> </w:t>
      </w:r>
      <w:r w:rsidR="0022366D" w:rsidRPr="00C601DB">
        <w:rPr>
          <w:rStyle w:val="a6"/>
          <w:rFonts w:ascii="Arial" w:hAnsi="Arial" w:cs="Arial"/>
          <w:sz w:val="20"/>
          <w:szCs w:val="20"/>
        </w:rPr>
        <w:fldChar w:fldCharType="begin" w:fldLock="1"/>
      </w:r>
      <w:r w:rsidR="00CA7C9E">
        <w:rPr>
          <w:rStyle w:val="a6"/>
          <w:rFonts w:ascii="Arial" w:hAnsi="Arial" w:cs="Arial"/>
          <w:sz w:val="20"/>
          <w:szCs w:val="20"/>
        </w:rPr>
        <w:instrText>ADDIN CSL_CITATION {"citationItems":[{"id":"ITEM-1","itemData":{"DOI":"10.1177/2333794X241286739","ISSN":"2333-794X (Electronic)","PMID":"39403254","abstract":"Background. Neonatal jaundice is more common and complicated in low and  middle-income countries. However, there is no adequate evidences on the prevalence of neonatal jaundice and associated factors in Ethiopia. Methods. An institution-based cross-sectional study was conducted from 15 April to 15 June 2021 among 340 neonates admitted to neonatal intensive care unit at public specialized hospitals in Bahir Dar city. Results. The prevalence of neonatal jaundice was found to be 38.8%. Conclusion. The prevalence of neonatal jaundice was relatively high. Being male, prematurity, maternal Rh negative, neonatal Rh positive, maternal blood type AB, and ABO incompatibility were predictor variables of neonatal jaundice. Therefore, healthcare facilities in Bahir Dar city should provide opportunities for testing blood groups and Rh factors of all women early during antenatal care follow-up. Moreover, the treatment of neonatal jaundice has to be easily accessible in all primary health care units of the district.","author":[{"dropping-particle":"","family":"Zelelew","given":"Amare Molla","non-dropping-particle":"","parse-names":false,"suffix":""},{"dropping-particle":"","family":"Tafere","given":"Tesfahun Zemene","non-dropping-particle":"","parse-names":false,"suffix":""},{"dropping-particle":"","family":"Jemberie","given":"Senetsehuf Melkamu","non-dropping-particle":"","parse-names":false,"suffix":""},{"dropping-particle":"","family":"Belay","given":"Getaneh Mulualem","non-dropping-particle":"","parse-names":false,"suffix":""}],"container-title":"Global pediatric health","id":"ITEM-1","issued":{"date-parts":[["2024"]]},"language":"eng","page":"2333794X241286739","title":"Prevalence and Associated Factors of Jaundice Among Neonates Admitted to Neonatal  Intensive Care Units at Public Specialized Hospitals in Bahir Dar City, Northwest Ethiopia.","type":"article-journal","volume":"11"},"uris":["http://www.mendeley.com/documents/?uuid=d77b7c53-9627-471e-9e33-ac069f6862ad"]}],"mendeley":{"formattedCitation":"[1]","plainTextFormattedCitation":"[1]","previouslyFormattedCitation":"[1]"},"properties":{"noteIndex":0},"schema":"https://github.com/citation-style-language/schema/raw/master/csl-citation.json"}</w:instrText>
      </w:r>
      <w:r w:rsidR="0022366D" w:rsidRPr="00C601DB">
        <w:rPr>
          <w:rStyle w:val="a6"/>
          <w:rFonts w:ascii="Arial" w:hAnsi="Arial" w:cs="Arial"/>
          <w:sz w:val="20"/>
          <w:szCs w:val="20"/>
        </w:rPr>
        <w:fldChar w:fldCharType="separate"/>
      </w:r>
      <w:r w:rsidR="00C601DB" w:rsidRPr="00C601DB">
        <w:rPr>
          <w:rStyle w:val="a6"/>
          <w:rFonts w:ascii="Arial" w:hAnsi="Arial" w:cs="Arial"/>
          <w:i w:val="0"/>
          <w:noProof/>
          <w:sz w:val="20"/>
          <w:szCs w:val="20"/>
        </w:rPr>
        <w:t>[1]</w:t>
      </w:r>
      <w:r w:rsidR="0022366D" w:rsidRPr="00C601DB">
        <w:rPr>
          <w:rStyle w:val="a6"/>
          <w:rFonts w:ascii="Arial" w:hAnsi="Arial" w:cs="Arial"/>
          <w:sz w:val="20"/>
          <w:szCs w:val="20"/>
        </w:rPr>
        <w:fldChar w:fldCharType="end"/>
      </w:r>
      <w:r w:rsidRPr="00C601DB">
        <w:rPr>
          <w:rFonts w:ascii="Arial" w:hAnsi="Arial" w:cs="Arial"/>
          <w:sz w:val="20"/>
          <w:szCs w:val="20"/>
        </w:rPr>
        <w:t xml:space="preserve">. It is clinically characterized by yellowish discoloration of the skin and sclera resulting from elevated serum bilirubin levels. While many cases are physiological and self-limiting, untreated jaundice can progress to severe hyperbilirubinemia, acute bilirubin encephalopathy, or kernicterus, leading to long-term neurodevelopmental disabilities and neonatal mortality </w:t>
      </w:r>
      <w:r w:rsidR="0041039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Olusanya","given":"Bolajoko O","non-dropping-particle":"","parse-names":false,"suffix":""},{"dropping-particle":"","family":"Slusher","given":"Tina M","non-dropping-particle":"","parse-names":false,"suffix":""},{"dropping-particle":"","family":"Imosemi","given":"Donald O","non-dropping-particle":"","parse-names":false,"suffix":""},{"dropping-particle":"","family":"Emokpae","given":"Abieyuwa A","non-dropping-particle":"","parse-names":false,"suffix":""}],"container-title":"PLoS ONE","id":"ITEM-1","issued":{"date-parts":[["2017"]]},"title":"Maternal detection of neonatal jaundice during birth hospitalization using a novel two-color icterometer","type":"article-journal","volume":"12"},"uris":["http://www.mendeley.com/documents/?uuid=541763ff-ee8e-4f2c-bc90-cecd8acc45fe"]}],"mendeley":{"formattedCitation":"[2]","plainTextFormattedCitation":"[2]","previouslyFormattedCitation":"[2]"},"properties":{"noteIndex":0},"schema":"https://github.com/citation-style-language/schema/raw/master/csl-citation.json"}</w:instrText>
      </w:r>
      <w:r w:rsidR="00410395" w:rsidRPr="00C601DB">
        <w:rPr>
          <w:rFonts w:ascii="Arial" w:hAnsi="Arial" w:cs="Arial"/>
          <w:sz w:val="20"/>
          <w:szCs w:val="20"/>
        </w:rPr>
        <w:fldChar w:fldCharType="separate"/>
      </w:r>
      <w:r w:rsidR="00C601DB" w:rsidRPr="00C601DB">
        <w:rPr>
          <w:rFonts w:ascii="Arial" w:hAnsi="Arial" w:cs="Arial"/>
          <w:noProof/>
          <w:sz w:val="20"/>
          <w:szCs w:val="20"/>
        </w:rPr>
        <w:t>[2]</w:t>
      </w:r>
      <w:r w:rsidR="00410395" w:rsidRPr="00C601DB">
        <w:rPr>
          <w:rFonts w:ascii="Arial" w:hAnsi="Arial" w:cs="Arial"/>
          <w:sz w:val="20"/>
          <w:szCs w:val="20"/>
        </w:rPr>
        <w:fldChar w:fldCharType="end"/>
      </w:r>
      <w:r w:rsidR="00410395" w:rsidRPr="00C601DB">
        <w:rPr>
          <w:rStyle w:val="a6"/>
          <w:rFonts w:ascii="Arial" w:hAnsi="Arial" w:cs="Arial"/>
          <w:sz w:val="20"/>
          <w:szCs w:val="20"/>
        </w:rPr>
        <w:t>.</w:t>
      </w:r>
    </w:p>
    <w:p w14:paraId="2888F807" w14:textId="004FC9B2" w:rsidR="000A4EF0"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 xml:space="preserve">The global burden of neonatal jaundice is disproportionately higher in low- and middle-income countries (LMICs), where limited diagnostic capacity, shortages of phototherapy equipment, and poor health-seeking behaviour contribute to adverse outcomes. The World Health Organization (WHO) estimates that severe hyperbilirubinemia accounts for more than 114,000 neonatal deaths annually, with sub-Saharan Africa and South Asia carrying the greatest burden </w:t>
      </w:r>
      <w:r w:rsidR="00BF7AAA"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3937/2469-5769/1510073","abstract":"Neonatal hyperbilirubinemia, also known as jaundice, is a significant cause of neonate death and disability in low-and middle-income countries (LMICs). Lack of adequate health-care facilities, unreliable diagnostic-and treatment equipment , limited parental knowledge, and inconsistent-or absent treatment protocols all contribute to exceptionally high rates of morbidity and mortality especially in Sub-Saharan Africa. This review summarizes the etiology and treatment of neonatal hyperbilirubinemia, delineates standard of care discrepancies between high-income countries and LMICs, and describes innovative technologies intended to treat neo-natal jaundice in these low-resource areas. Filtered sunlight phototherapy (FSPT), using inexpensive window-tinting film, has been shown to provide safe and effective photo-therapy treatment and has been shown to be non-inferior to conventional phototherapy devices. In addition, solar powered phototherapy is being developed and improved and other low-cost phototherapy is being developed. By working in partnership with our colleagues from LMICs to provide low-cost, reliable technologies, in combination with appropriate training and educational interventions, to their people in LMICs, the hope is that the gap in morbidity and mortality rates due to hyperbilirubinemia will diminish.","author":[{"dropping-particle":"","family":"Adam C","given":"Gamber","non-dropping-particle":"","parse-names":false,"suffix":""},{"dropping-particle":"","family":"Ethan M","given":"Toth","non-dropping-particle":"","parse-names":false,"suffix":""},{"dropping-particle":"","family":"Hendrik J","given":"Vreman","non-dropping-particle":"","parse-names":false,"suffix":""},{"dropping-particle":"","family":"Tina M","given":"Slusher","non-dropping-particle":"","parse-names":false,"suffix":""}],"container-title":"International Journal of Pediatric Research","id":"ITEM-1","issue":"1","issued":{"date-parts":[["2021"]]},"title":"Neonatal Hyperbilirubinemia in Low-Income African Countries","type":"article-journal","volume":"7"},"uris":["http://www.mendeley.com/documents/?uuid=1e98858a-94f1-4dc7-971b-b8ee03cb1761"]}],"mendeley":{"formattedCitation":"[3]","plainTextFormattedCitation":"[3]","previouslyFormattedCitation":"[3]"},"properties":{"noteIndex":0},"schema":"https://github.com/citation-style-language/schema/raw/master/csl-citation.json"}</w:instrText>
      </w:r>
      <w:r w:rsidR="00BF7AAA" w:rsidRPr="00C601DB">
        <w:rPr>
          <w:rFonts w:ascii="Arial" w:hAnsi="Arial" w:cs="Arial"/>
          <w:sz w:val="20"/>
          <w:szCs w:val="20"/>
        </w:rPr>
        <w:fldChar w:fldCharType="separate"/>
      </w:r>
      <w:r w:rsidR="00C601DB" w:rsidRPr="00C601DB">
        <w:rPr>
          <w:rFonts w:ascii="Arial" w:hAnsi="Arial" w:cs="Arial"/>
          <w:noProof/>
          <w:sz w:val="20"/>
          <w:szCs w:val="20"/>
        </w:rPr>
        <w:t>[3]</w:t>
      </w:r>
      <w:r w:rsidR="00BF7AAA" w:rsidRPr="00C601DB">
        <w:rPr>
          <w:rFonts w:ascii="Arial" w:hAnsi="Arial" w:cs="Arial"/>
          <w:sz w:val="20"/>
          <w:szCs w:val="20"/>
        </w:rPr>
        <w:fldChar w:fldCharType="end"/>
      </w:r>
      <w:r w:rsidR="00EA2680" w:rsidRPr="00C601DB">
        <w:rPr>
          <w:rFonts w:ascii="Arial" w:hAnsi="Arial" w:cs="Arial"/>
          <w:sz w:val="20"/>
          <w:szCs w:val="20"/>
        </w:rPr>
        <w:t xml:space="preserve"> </w:t>
      </w:r>
      <w:r w:rsidR="00EA2680"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648/j.sjph.20231103.12","abstract":"&lt;i&gt;Introduction&lt;/i&gt;: Neonatal hyperbilirubinemia is a widespread and significant clinical problem among neonates worldwide. Globally, every year about 1.1 million babies develop it and the vast majority resides in developing countries like Ethiopia. It is a major cause of hospital neonatal intensive care unit admission and readmissions during the neonatal period. As far as our knowledge is concerned there is no such study conducted in St. peter specialized hospital so far. Hence the objective of this study is to determine Prevalence and associated factors of hyperbilirubinemia among neonates admitted to neonatal intensive care unit of Saint Peter Specialized Hospital, Addis Ababa, Ethiopia from January, 1/2022 to January 1, 2023. &lt;i&gt;Methods&lt;/i&gt;: A Facility based Retrospective cross sectional study was conducted among one hundred forty two (142) neonates admitted at St. peter specialized hospital by using systematic random sampling technique. Data on socio-demographic characteristics and, potential associated factors for hyperbilirubinemia were collected by a structured data extraction checklist. For this study, a total serum bilirubin level ≥5 mg/dL was taken as the cutoff point to diagnose hyperbilirubinemia. Data entry was done by EPI info version 7, and analyzed using SPSS version 23.0. Binary logistic and multiple variable logistic regression models were used to identify associated factors. Association between were considered statistically significant only if A two-sided P-value &lt;0.05 at 95% confidence level. &lt;i&gt;Result&lt;/i&gt;: A total of 142 neonates were included in the study making response rate 100%. The overall prevalence of neonatal hyperbilirubinemia was 35 (24.6 %) with (95% CI: 17.6-31.7). Among several possible factors: Being male sex [AOR]:7.7, 95%CI (1.88, 32.1)], Birth trauma [AOR]: 17, 95%CI (3.8, 76.6), neonatal sepsis [AOR]: 10.9, 95%CI (2.9, 41.79)] and ABO incompatibility [AOR]: 22, 95%CI (4.7, 102.05)] were independent determinants of neonatal hyperbilirubinemia. &lt;i&gt;Conclusion and recommendation&lt;/i&gt;: The prevalence of Neonatal Hyperbilirubinemia was quite high. Among identified associated factors for hyperbilirubinemia in this study: neonatal sex, Birth trauma, Sepsis and ABO incompatibility were the leading cause. Hence Health care provider working at NICU should undergo routine screening and investigations for TSB are imperative for early detection and timely intervention.","author":[{"dropping-particle":"","family":"Abiti","given":"Hussein","non-dropping-particle":"","parse-names":false,"suffix":""},{"dropping-particle":"","family":"Dedefo","given":"Abdulkerim","non-dropping-particle":"","parse-names":false,"suffix":""},{"dropping-particle":"","family":"Lemma","given":"Legese","non-dropping-particle":"","parse-names":false,"suffix":""}],"container-title":"Science Journal of Public Health","id":"ITEM-1","issue":"3","issued":{"date-parts":[["2023"]]},"page":"56-63","title":"Prevalence and Associated Factors of Hyperbilirubinemia Among Neonates Admitted to Neonatal Intensive Care Unit of Saint Peter Specialized Hospital, Addis Ababa, Ethiopia","type":"article-journal","volume":"11"},"uris":["http://www.mendeley.com/documents/?uuid=e45aa87c-3b8b-4df1-8674-ed815c90b6df"]}],"mendeley":{"formattedCitation":"[4]","plainTextFormattedCitation":"[4]","previouslyFormattedCitation":"[4]"},"properties":{"noteIndex":0},"schema":"https://github.com/citation-style-language/schema/raw/master/csl-citation.json"}</w:instrText>
      </w:r>
      <w:r w:rsidR="00EA2680" w:rsidRPr="00C601DB">
        <w:rPr>
          <w:rFonts w:ascii="Arial" w:hAnsi="Arial" w:cs="Arial"/>
          <w:sz w:val="20"/>
          <w:szCs w:val="20"/>
        </w:rPr>
        <w:fldChar w:fldCharType="separate"/>
      </w:r>
      <w:r w:rsidR="00C601DB" w:rsidRPr="00C601DB">
        <w:rPr>
          <w:rFonts w:ascii="Arial" w:hAnsi="Arial" w:cs="Arial"/>
          <w:noProof/>
          <w:sz w:val="20"/>
          <w:szCs w:val="20"/>
        </w:rPr>
        <w:t>[4]</w:t>
      </w:r>
      <w:r w:rsidR="00EA2680" w:rsidRPr="00C601DB">
        <w:rPr>
          <w:rFonts w:ascii="Arial" w:hAnsi="Arial" w:cs="Arial"/>
          <w:sz w:val="20"/>
          <w:szCs w:val="20"/>
        </w:rPr>
        <w:fldChar w:fldCharType="end"/>
      </w:r>
      <w:r w:rsidRPr="00C601DB">
        <w:rPr>
          <w:rFonts w:ascii="Arial" w:hAnsi="Arial" w:cs="Arial"/>
          <w:sz w:val="20"/>
          <w:szCs w:val="20"/>
        </w:rPr>
        <w:t xml:space="preserve">. In these regions, risk factors such as neonatal sepsis, prematurity, glucose-6-phosphate dehydrogenase (G6PD) deficiency, low birth weight, and suboptimal feeding practices interact with maternal and socioeconomic determinants to increase vulnerability </w:t>
      </w:r>
      <w:r w:rsidR="00BF7AAA"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55/2019/1054943","ISSN":"16879759","PMID":"31093292","abstract":"Background. Jaundice in the neonate is one of the most common clinical problems. Globally, every year about 1.1 million babies develop it and the vast majority reside in sub-Saharan Africa and South Asia. Study on magnitude and local factors associated with neonatal jaundice is limited in Ethiopia. So this study was aimed at assessing magnitude and predictors of neonatal jaundice among neonates admitted to neonatal intensive care unit of public hospitals in Mekelle city, Northern Ethiopia. Methods. Institution based cross-sectional study was conducted from February to April 2016 in neonatal intensive care unit of Mekelle city public hospitals. Systematic random sampling technique was used to select study participants. Data was collected by interviewing mothers through structured questionnaire and reviewing neonates' medical records using checklist. Multivariable binary logistic regression analyses were employed to identify factors associated with neonatal jaundice. Results. A total of 209 neonates with their mothers were included. The proportion of neonatal jaundice was found to be 37.3%. Prolonged labor [AOR = 4.39; 95% CI (1.8-10.69)], being male [AOR = 3.7; 95% CI (1.54-8.87)], maternal \"O\"blood group [AOR = 5.05; 95% CI (1.53-16.72)], sepsis [AOR = 2.64; 95% CI (1.15-6.05)], and blood type incompatibility [AOR = 18.21; 95% CI (6.36-52.13)] were positively associated with neonatal jaundice while night time delivery [AOR 0.42; 95% CI (0.18-0.96)] showed negative association. Conclusion. The magnitude of neonatal jaundice among neonates was found to be high. Duration of labor, time of delivery, sexes of neonate, sepsis, maternal blood group, and blood type incompatibility were significantly associated with neonatal jaundice. Therefore, improving newborn care and timely intervention for neonates with ABO/Rh incompatibility are recommended.","author":[{"dropping-particle":"","family":"Lake","given":"Eyasu A.","non-dropping-particle":"","parse-names":false,"suffix":""},{"dropping-particle":"","family":"Abera","given":"Gerezgiher B.","non-dropping-particle":"","parse-names":false,"suffix":""},{"dropping-particle":"","family":"Azeze","given":"Gedion A.","non-dropping-particle":"","parse-names":false,"suffix":""},{"dropping-particle":"","family":"Gebeyew","given":"Natnaeal A.","non-dropping-particle":"","parse-names":false,"suffix":""},{"dropping-particle":"","family":"Demissie","given":"Birhanu W.","non-dropping-particle":"","parse-names":false,"suffix":""}],"container-title":"International Journal of Pediatrics (United Kingdom)","id":"ITEM-1","issued":{"date-parts":[["2019"]]},"title":"Magnitude of Neonatal Jaundice and Its Associated Factor in Neonatal Intensive Care Units of Mekelle City Public Hospitals, Northern Ethiopia","type":"article-journal","volume":"2019"},"uris":["http://www.mendeley.com/documents/?uuid=dc4f383e-be49-4c85-8519-bdb60fc2e855"]}],"mendeley":{"formattedCitation":"[5]","plainTextFormattedCitation":"[5]","previouslyFormattedCitation":"[5]"},"properties":{"noteIndex":0},"schema":"https://github.com/citation-style-language/schema/raw/master/csl-citation.json"}</w:instrText>
      </w:r>
      <w:r w:rsidR="00BF7AAA" w:rsidRPr="00C601DB">
        <w:rPr>
          <w:rFonts w:ascii="Arial" w:hAnsi="Arial" w:cs="Arial"/>
          <w:sz w:val="20"/>
          <w:szCs w:val="20"/>
        </w:rPr>
        <w:fldChar w:fldCharType="separate"/>
      </w:r>
      <w:r w:rsidR="00C601DB" w:rsidRPr="00C601DB">
        <w:rPr>
          <w:rFonts w:ascii="Arial" w:hAnsi="Arial" w:cs="Arial"/>
          <w:noProof/>
          <w:sz w:val="20"/>
          <w:szCs w:val="20"/>
        </w:rPr>
        <w:t>[5]</w:t>
      </w:r>
      <w:r w:rsidR="00BF7AAA" w:rsidRPr="00C601DB">
        <w:rPr>
          <w:rFonts w:ascii="Arial" w:hAnsi="Arial" w:cs="Arial"/>
          <w:sz w:val="20"/>
          <w:szCs w:val="20"/>
        </w:rPr>
        <w:fldChar w:fldCharType="end"/>
      </w:r>
      <w:r w:rsidRPr="00C601DB">
        <w:rPr>
          <w:rFonts w:ascii="Arial" w:hAnsi="Arial" w:cs="Arial"/>
          <w:sz w:val="20"/>
          <w:szCs w:val="20"/>
        </w:rPr>
        <w:t>.</w:t>
      </w:r>
    </w:p>
    <w:p w14:paraId="299FFE29" w14:textId="5A5391C0" w:rsidR="004D1EC7"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 xml:space="preserve">In Ghana, neonatal jaundice continues to pose a significant public health challenge, with hospital-based studies reporting prevalence rates between 30% and 45% </w:t>
      </w:r>
      <w:r w:rsidR="00AC4AC6"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6]","plainTextFormattedCitation":"[6]","previouslyFormattedCitation":"[6]"},"properties":{"noteIndex":0},"schema":"https://github.com/citation-style-language/schema/raw/master/csl-citation.json"}</w:instrText>
      </w:r>
      <w:r w:rsidR="00AC4AC6" w:rsidRPr="00C601DB">
        <w:rPr>
          <w:rFonts w:ascii="Arial" w:hAnsi="Arial" w:cs="Arial"/>
          <w:sz w:val="20"/>
          <w:szCs w:val="20"/>
        </w:rPr>
        <w:fldChar w:fldCharType="separate"/>
      </w:r>
      <w:r w:rsidR="00C601DB" w:rsidRPr="00C601DB">
        <w:rPr>
          <w:rFonts w:ascii="Arial" w:hAnsi="Arial" w:cs="Arial"/>
          <w:noProof/>
          <w:sz w:val="20"/>
          <w:szCs w:val="20"/>
        </w:rPr>
        <w:t>[6]</w:t>
      </w:r>
      <w:r w:rsidR="00AC4AC6" w:rsidRPr="00C601DB">
        <w:rPr>
          <w:rFonts w:ascii="Arial" w:hAnsi="Arial" w:cs="Arial"/>
          <w:sz w:val="20"/>
          <w:szCs w:val="20"/>
        </w:rPr>
        <w:fldChar w:fldCharType="end"/>
      </w:r>
      <w:r w:rsidR="00AC4AC6" w:rsidRPr="00C601DB">
        <w:rPr>
          <w:rStyle w:val="a6"/>
          <w:rFonts w:ascii="Arial" w:hAnsi="Arial" w:cs="Arial"/>
          <w:sz w:val="20"/>
          <w:szCs w:val="20"/>
        </w:rPr>
        <w:t xml:space="preserve"> </w:t>
      </w:r>
      <w:r w:rsidR="00AC4AC6" w:rsidRPr="00C601DB">
        <w:rPr>
          <w:rStyle w:val="a6"/>
          <w:rFonts w:ascii="Arial" w:hAnsi="Arial" w:cs="Arial"/>
          <w:sz w:val="20"/>
          <w:szCs w:val="20"/>
        </w:rPr>
        <w:fldChar w:fldCharType="begin" w:fldLock="1"/>
      </w:r>
      <w:r w:rsidR="00CA7C9E">
        <w:rPr>
          <w:rStyle w:val="a6"/>
          <w:rFonts w:ascii="Arial" w:hAnsi="Arial" w:cs="Arial"/>
          <w:sz w:val="20"/>
          <w:szCs w:val="20"/>
        </w:rPr>
        <w:instrText>ADDIN CSL_CITATION {"citationItems":[{"id":"ITEM-1","itemData":{"DOI":"10.1371/journal.pone.0264694","ISSN":"1932-6203 (Electronic)","PMID":"35239710","abstract":"BACKGROUND: Neonatal jaundice (NNJ) is a major cause of preventable childhood  mortality and long-term impairment especially in countries with significant prevalence of the inherited condition, glucose-6-phosphate dehydrogenase (G6PD) defect. In Ghana, routine screening of pregnant women for G6PD defect is standard care. Prevention of poor health outcomes from NNJ is contingent on population health literacy and early diagnosis. As part of a project to evaluate a screening tool for NNJ, we assessed the knowledge, attitude, and perceptions of Ghanaian mothers on NNJ at baseline. METHODS: Using a cross-sectional design, mothers attending antenatal and postnatal clinics at 3 selected health facilities in 2 geographical regions of Ghana were interviewed. Data on mothers' understanding, perceptions, beliefs, and actions towards NNJ were evaluated. Chi-square test was used to determine the association between selected maternal characteristics and knowledge, attitude, and perception to NNJ. RESULTS: Of the 504 mothers interviewed, 428(85.4%) had heard about NNJ, 346 (68.7%) said the earliest signs are seen in the eyes, 384(76.2%) knew NNJ may be harmful and 467(92.7%) recommended seeking healthcare for the jaundiced newborn. None of the women knew about G6PD or their G6PD status following antenatal screening. Most did not know the signs/symptoms of severe NNJ. Of the 15 mothers who had had a jaundiced neonate, cost was the most perceived (8 out of 15) barrier to accessing health care. There were significant associations (p-value ≤ 0.05) between maternal age, educational level, and knowledge of NNJ. CONCLUSION: Despite the high level of awareness of NNJ, gaps still exit in the knowledge, attitudes and perceptions of mothers concerning NNJ. Improving education of women about the causes, symptoms/signs, and the role of G6PD in severe NNJ is recommended. Addressing barriers to accessing healthcare for the jaundiced infant may enhance timely management of NNJ and reduce the associated complications and mortality.","author":[{"dropping-particle":"","family":"Seneadza","given":"Nana Ayegua Hagan","non-dropping-particle":"","parse-names":false,"suffix":""},{"dropping-particle":"","family":"Insaidoo","given":"Genevieve","non-dropping-particle":"","parse-names":false,"suffix":""},{"dropping-particle":"","family":"Boye","given":"Hilda","non-dropping-particle":"","parse-names":false,"suffix":""},{"dropping-particle":"","family":"Ani-Amponsah","given":"Mary","non-dropping-particle":"","parse-names":false,"suffix":""},{"dropping-particle":"","family":"Leung","given":"Terence","non-dropping-particle":"","parse-names":false,"suffix":""},{"dropping-particle":"","family":"Meek","given":"Judith","non-dropping-particle":"","parse-names":false,"suffix":""},{"dropping-particle":"","family":"Enweronu-Laryea","given":"Christabel","non-dropping-particle":"","parse-names":false,"suffix":""}],"container-title":"PloS one","id":"ITEM-1","issue":"3","issued":{"date-parts":[["2022"]]},"language":"eng","page":"e0264694","publisher-place":"United States","title":"Neonatal jaundice in Ghanaian children: Assessing maternal knowledge, attitude,  and perceptions.","type":"article-journal","volume":"17"},"uris":["http://www.mendeley.com/documents/?uuid=e9f834d1-1f5d-4e47-8731-cd6a1919a54b"]}],"mendeley":{"formattedCitation":"[7]","plainTextFormattedCitation":"[7]","previouslyFormattedCitation":"[7]"},"properties":{"noteIndex":0},"schema":"https://github.com/citation-style-language/schema/raw/master/csl-citation.json"}</w:instrText>
      </w:r>
      <w:r w:rsidR="00AC4AC6" w:rsidRPr="00C601DB">
        <w:rPr>
          <w:rStyle w:val="a6"/>
          <w:rFonts w:ascii="Arial" w:hAnsi="Arial" w:cs="Arial"/>
          <w:sz w:val="20"/>
          <w:szCs w:val="20"/>
        </w:rPr>
        <w:fldChar w:fldCharType="separate"/>
      </w:r>
      <w:r w:rsidR="00C601DB" w:rsidRPr="00C601DB">
        <w:rPr>
          <w:rStyle w:val="a6"/>
          <w:rFonts w:ascii="Arial" w:hAnsi="Arial" w:cs="Arial"/>
          <w:i w:val="0"/>
          <w:noProof/>
          <w:sz w:val="20"/>
          <w:szCs w:val="20"/>
        </w:rPr>
        <w:t>[7]</w:t>
      </w:r>
      <w:r w:rsidR="00AC4AC6" w:rsidRPr="00C601DB">
        <w:rPr>
          <w:rStyle w:val="a6"/>
          <w:rFonts w:ascii="Arial" w:hAnsi="Arial" w:cs="Arial"/>
          <w:sz w:val="20"/>
          <w:szCs w:val="20"/>
        </w:rPr>
        <w:fldChar w:fldCharType="end"/>
      </w:r>
      <w:r w:rsidRPr="00C601DB">
        <w:rPr>
          <w:rFonts w:ascii="Arial" w:hAnsi="Arial" w:cs="Arial"/>
          <w:sz w:val="20"/>
          <w:szCs w:val="20"/>
        </w:rPr>
        <w:t>. Clinical risk factors such as sepsis, low birth weight, and birth asphyxia have been documented, while maternal education, antenatal care attendance, and household income have been suggested as important socioeconomic contributors</w:t>
      </w:r>
      <w:r w:rsidR="002E1520" w:rsidRPr="00C601DB">
        <w:rPr>
          <w:rFonts w:ascii="Arial" w:hAnsi="Arial" w:cs="Arial"/>
          <w:sz w:val="20"/>
          <w:szCs w:val="20"/>
        </w:rPr>
        <w:t xml:space="preserve"> </w:t>
      </w:r>
      <w:r w:rsidR="002E1520"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heliyon.2024.e24838","ISSN":"24058440","PMID":"38312544","abstract":"Background: Neonatal jaundice is one of the most prevalent problems, affecting over a million newborns globally every year. It increases the likelihood of hospitalization, lifetime disability, and death, particularly in low and middle-income countries. Despite its impact and diverse risk factors, neonatal jaundice remains underappreciated in developing nations such as Ethiopia. As a result, this study aimed to determine the magnitude and associated factors of jaundice in newborns admitted to public hospitals in south Ethiopia. Methods: A facility-based cross-sectional study was conducted among 417 newborns from October 1, 2020, to April 30, 2021. The data was collected using pretested interviewer-administered questionnaire and checklist. Jaundice and its severity were assessed using the physician's diagnosis and the Kramer scale. Open data kit tools and Stata version 16.0 were used for data collection and analysis, respectively. Bivariable and multivariable analyses were used to identify factors associated with neonatal jaundice. An odds ratio with a 95 % confidence interval was used to assess the direction and strength of the association. Results: Out of the newborns, 24.46 % [95 % CI: 20.42–28.88] encountered neonatal jaundice. Being male [AOR: 1.81, 95 % CI: 1.06, 3.12], birth injuries [AOR: 3.01, 95 % CI: 1.27, 7.12], perinatal asphyxia [AOR: 2.10, 95 % CI: 1.18, 3.76], hyaline membrane disease [AOR: 2.16, 95 % CI: 1.16, 4.00], sepsis [AOR: 3.30, (95 % CI: 1.67, 6.54], the combined effect of low birth weight and prematurity [AOR: 1.88, 95 % CI: 1.06, 3.35], and maternal alcohol abuse during pregnancy [AOR: 2.46, 95 % CI: 1.02, 5.94] were significantly associated with neonatal jaundice. Conclusion: The burden of neonatal jaundice was high in the hospitals studied. Early detection and treatment of neonatal problems, counseling pregnant women to avoid consuming any level of alcohol, strict monitoring of labor and delivery, improving antenatal care utilization, and pre-discharge universal bilirubin screening of newborns are essential to reduce the incidence and complications of jaundice. The findings of this study will be used as input to initiate interventions and conduct further studies.","author":[{"dropping-particle":"","family":"Bante","given":"Agegnehu","non-dropping-particle":"","parse-names":false,"suffix":""},{"dropping-particle":"","family":"Ahmed","given":"Muluken","non-dropping-particle":"","parse-names":false,"suffix":""},{"dropping-particle":"","family":"Degefa","given":"Nega","non-dropping-particle":"","parse-names":false,"suffix":""},{"dropping-particle":"","family":"Shibiru","given":"Shitaye","non-dropping-particle":"","parse-names":false,"suffix":""},{"dropping-particle":"","family":"Yihune","given":"Manaye","non-dropping-particle":"","parse-names":false,"suffix":""}],"container-title":"Heliyon","id":"ITEM-1","issue":"2","issued":{"date-parts":[["2024"]]},"page":"e24838","publisher":"Elsevier Ltd","title":"Neonatal jaundice and associated factors in public hospitals of southern Ethiopia: A multi-center cross-sectional study","type":"article-journal","volume":"10"},"uris":["http://www.mendeley.com/documents/?uuid=736b8122-f6a6-4be6-95b3-7dd763eeaf61"]}],"mendeley":{"formattedCitation":"[8]","plainTextFormattedCitation":"[8]","previouslyFormattedCitation":"[8]"},"properties":{"noteIndex":0},"schema":"https://github.com/citation-style-language/schema/raw/master/csl-citation.json"}</w:instrText>
      </w:r>
      <w:r w:rsidR="002E1520" w:rsidRPr="00C601DB">
        <w:rPr>
          <w:rFonts w:ascii="Arial" w:hAnsi="Arial" w:cs="Arial"/>
          <w:sz w:val="20"/>
          <w:szCs w:val="20"/>
        </w:rPr>
        <w:fldChar w:fldCharType="separate"/>
      </w:r>
      <w:r w:rsidR="00C601DB" w:rsidRPr="00C601DB">
        <w:rPr>
          <w:rFonts w:ascii="Arial" w:hAnsi="Arial" w:cs="Arial"/>
          <w:noProof/>
          <w:sz w:val="20"/>
          <w:szCs w:val="20"/>
        </w:rPr>
        <w:t>[8]</w:t>
      </w:r>
      <w:r w:rsidR="002E1520" w:rsidRPr="00C601DB">
        <w:rPr>
          <w:rFonts w:ascii="Arial" w:hAnsi="Arial" w:cs="Arial"/>
          <w:sz w:val="20"/>
          <w:szCs w:val="20"/>
        </w:rPr>
        <w:fldChar w:fldCharType="end"/>
      </w:r>
      <w:r w:rsidRPr="00C601DB">
        <w:rPr>
          <w:rFonts w:ascii="Arial" w:hAnsi="Arial" w:cs="Arial"/>
          <w:sz w:val="20"/>
          <w:szCs w:val="20"/>
        </w:rPr>
        <w:t>. Feeding practices, particularly the deviation from exclusive breastfeeding, also play a crucial role. However, previous studies have often emphasized clinical factors with less attention to the combined influence of maternal and socioeconomic determinants. This limits the evidence base for holistic interventions that address both biomedical and contextual factors.</w:t>
      </w:r>
    </w:p>
    <w:p w14:paraId="79E627A8" w14:textId="07F4C3B5" w:rsidR="000A4EF0"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Addressing neonatal jaundice is vital for progress towards Sustainable Development Goal (SDG) 3, which targets the reduction of neonatal mortality to at least 12 deaths per 1,000 live births by 2030</w:t>
      </w:r>
      <w:r w:rsidR="00E76ACE" w:rsidRPr="00C601DB">
        <w:rPr>
          <w:rFonts w:ascii="Arial" w:hAnsi="Arial" w:cs="Arial"/>
          <w:sz w:val="20"/>
          <w:szCs w:val="20"/>
        </w:rPr>
        <w:t xml:space="preserve"> </w:t>
      </w:r>
      <w:r w:rsidR="00E76ACE"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ISBN":"0007114508","ISSN":"1474547X","PMID":"26475015","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WHO Child Growth Standards.” 2009. Developmental Medicine &amp; Child Neurology 51(12): 1002–1002.USA. This growth standard replaces the NCHS/WHO growth reference which had been in use since the 1970s, and represents the best description of physiological growth for children under 5 years of age. The standards depict normal early childhood growth under optimal environmental conditions, and can be used to assess children everywhere, regardless of ethnicity, socioeconomic status and type of feeding","author":[{"dropping-particle":"","family":"WHO","given":"","non-dropping-particle":"","parse-names":false,"suffix":""}],"container-title":"Who","id":"ITEM-1","issue":"4","issued":{"date-parts":[["2023"]]},"page":"1-12","title":"Acceleration towards the Sustainable Development Goal targets for maternal health and child mortality Report by the Director-General","type":"article-journal","volume":"621"},"uris":["http://www.mendeley.com/documents/?uuid=58f5cd64-1b29-4a59-bac0-20756de6a2dd"]}],"mendeley":{"formattedCitation":"[9]","plainTextFormattedCitation":"[9]","previouslyFormattedCitation":"[9]"},"properties":{"noteIndex":0},"schema":"https://github.com/citation-style-language/schema/raw/master/csl-citation.json"}</w:instrText>
      </w:r>
      <w:r w:rsidR="00E76ACE" w:rsidRPr="00C601DB">
        <w:rPr>
          <w:rFonts w:ascii="Arial" w:hAnsi="Arial" w:cs="Arial"/>
          <w:sz w:val="20"/>
          <w:szCs w:val="20"/>
        </w:rPr>
        <w:fldChar w:fldCharType="separate"/>
      </w:r>
      <w:r w:rsidR="00C601DB" w:rsidRPr="00C601DB">
        <w:rPr>
          <w:rFonts w:ascii="Arial" w:hAnsi="Arial" w:cs="Arial"/>
          <w:noProof/>
          <w:sz w:val="20"/>
          <w:szCs w:val="20"/>
        </w:rPr>
        <w:t>[9]</w:t>
      </w:r>
      <w:r w:rsidR="00E76ACE" w:rsidRPr="00C601DB">
        <w:rPr>
          <w:rFonts w:ascii="Arial" w:hAnsi="Arial" w:cs="Arial"/>
          <w:sz w:val="20"/>
          <w:szCs w:val="20"/>
        </w:rPr>
        <w:fldChar w:fldCharType="end"/>
      </w:r>
      <w:r w:rsidRPr="00C601DB">
        <w:rPr>
          <w:rFonts w:ascii="Arial" w:hAnsi="Arial" w:cs="Arial"/>
          <w:sz w:val="20"/>
          <w:szCs w:val="20"/>
        </w:rPr>
        <w:t>. Effective interventions require context-specific evidence on the relative contribution of clinical, maternal, and socioeconomic determinants.</w:t>
      </w:r>
    </w:p>
    <w:p w14:paraId="0D8C6427" w14:textId="77777777" w:rsidR="000A4EF0"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Against this background, the present study was conducted to determine the prevalence and predictors of neonatal jaundice among neonates admitted at Effia Nkwanta Regional Hospital and Jemima Crentsil Hospital. Specifically, the study sought to examine the demographic, clinical, maternal, and socioeconomic factors associated with neonatal jaundice, identify independent predictors using logistic regression analysis, and assess the predictive performance of the model.</w:t>
      </w:r>
    </w:p>
    <w:p w14:paraId="5DEAD30E" w14:textId="77777777" w:rsidR="000A4EF0"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The research was guided by the following questions: (1) What is the prevalence of neonatal jaundice in the study population? (2) Which demographic and clinical factors are significantly associated with its occurrence? (3) How do maternal and socioeconomic factors such as education, income, and antenatal care attendance influence neonatal jaundice? (4) What independent predictors remain significant after adjustment for confounding variables? and (5) How well does the logistic regression model predict neonatal jaundice in terms of calibration and discrimination?</w:t>
      </w:r>
    </w:p>
    <w:p w14:paraId="63F49CC7" w14:textId="43958E56" w:rsidR="00FB1097" w:rsidRPr="00C601DB" w:rsidRDefault="000A4EF0" w:rsidP="00B4111B">
      <w:pPr>
        <w:pStyle w:val="a3"/>
        <w:spacing w:line="360" w:lineRule="auto"/>
        <w:jc w:val="both"/>
        <w:rPr>
          <w:rFonts w:ascii="Arial" w:hAnsi="Arial" w:cs="Arial"/>
          <w:sz w:val="20"/>
          <w:szCs w:val="20"/>
        </w:rPr>
      </w:pPr>
      <w:r w:rsidRPr="00C601DB">
        <w:rPr>
          <w:rFonts w:ascii="Arial" w:hAnsi="Arial" w:cs="Arial"/>
          <w:sz w:val="20"/>
          <w:szCs w:val="20"/>
        </w:rPr>
        <w:t>By addressing these questions, this study contributes to the growing body of evidence on neonatal jaundice in sub-Saharan Africa and provides insights that can guide targeted interventions for reducing jaundice-related morbidity and mortality in Ghana.</w:t>
      </w:r>
    </w:p>
    <w:p w14:paraId="5B825F71" w14:textId="77777777" w:rsidR="00943A36" w:rsidRPr="00C601DB" w:rsidRDefault="00943A36" w:rsidP="00B4111B">
      <w:pPr>
        <w:pStyle w:val="a3"/>
        <w:spacing w:line="360" w:lineRule="auto"/>
        <w:jc w:val="both"/>
        <w:rPr>
          <w:rFonts w:ascii="Arial" w:hAnsi="Arial" w:cs="Arial"/>
          <w:sz w:val="20"/>
          <w:szCs w:val="20"/>
        </w:rPr>
      </w:pPr>
    </w:p>
    <w:p w14:paraId="1166DFC3" w14:textId="0382EA9D" w:rsidR="00B4111B" w:rsidRPr="00C601DB" w:rsidRDefault="00C601DB" w:rsidP="00B4111B">
      <w:pPr>
        <w:spacing w:line="360" w:lineRule="auto"/>
        <w:rPr>
          <w:rFonts w:ascii="Arial" w:hAnsi="Arial" w:cs="Arial"/>
          <w:b/>
        </w:rPr>
      </w:pPr>
      <w:r w:rsidRPr="00C601DB">
        <w:rPr>
          <w:rFonts w:ascii="Arial" w:hAnsi="Arial" w:cs="Arial"/>
          <w:b/>
        </w:rPr>
        <w:t>2.0 METHODS</w:t>
      </w:r>
    </w:p>
    <w:p w14:paraId="32A2F16A" w14:textId="77777777"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2.1 Study Design and Setting</w:t>
      </w:r>
    </w:p>
    <w:p w14:paraId="066EF5DD" w14:textId="4F5A199C" w:rsidR="00B4111B" w:rsidRPr="00C601DB" w:rsidRDefault="00B4111B" w:rsidP="00B4111B">
      <w:pPr>
        <w:pStyle w:val="a3"/>
        <w:spacing w:line="360" w:lineRule="auto"/>
        <w:jc w:val="both"/>
        <w:rPr>
          <w:rFonts w:ascii="Arial" w:hAnsi="Arial" w:cs="Arial"/>
          <w:sz w:val="20"/>
          <w:szCs w:val="20"/>
        </w:rPr>
      </w:pPr>
      <w:r w:rsidRPr="00C601DB">
        <w:rPr>
          <w:rFonts w:ascii="Arial" w:hAnsi="Arial" w:cs="Arial"/>
          <w:sz w:val="20"/>
          <w:szCs w:val="20"/>
        </w:rPr>
        <w:t>A hospital-based cross-sectional study was conducted at Effia Nkwanta Regional Hospital, a major referral center in the Western Region of Ghana, and Jemima Crentsil Hospital, a secondary-le</w:t>
      </w:r>
      <w:r w:rsidR="00CA7C9E">
        <w:rPr>
          <w:rFonts w:ascii="Arial" w:hAnsi="Arial" w:cs="Arial"/>
          <w:sz w:val="20"/>
          <w:szCs w:val="20"/>
        </w:rPr>
        <w:t>vel facility serving urban and P</w:t>
      </w:r>
      <w:r w:rsidRPr="00C601DB">
        <w:rPr>
          <w:rFonts w:ascii="Arial" w:hAnsi="Arial" w:cs="Arial"/>
          <w:sz w:val="20"/>
          <w:szCs w:val="20"/>
        </w:rPr>
        <w:t>eri-urban populations. Both facilities provide maternal and neonatal care services, including obstetric units and neonatal intensive care units (NICUs).</w:t>
      </w:r>
    </w:p>
    <w:p w14:paraId="69DAD528" w14:textId="77777777"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2.2 Study Population</w:t>
      </w:r>
    </w:p>
    <w:p w14:paraId="0B305060" w14:textId="77777777" w:rsidR="00B4111B" w:rsidRPr="00C601DB" w:rsidRDefault="00B4111B" w:rsidP="00B4111B">
      <w:pPr>
        <w:pStyle w:val="a3"/>
        <w:spacing w:line="360" w:lineRule="auto"/>
        <w:jc w:val="both"/>
        <w:rPr>
          <w:rFonts w:ascii="Arial" w:hAnsi="Arial" w:cs="Arial"/>
          <w:sz w:val="20"/>
          <w:szCs w:val="20"/>
        </w:rPr>
      </w:pPr>
      <w:r w:rsidRPr="00C601DB">
        <w:rPr>
          <w:rFonts w:ascii="Arial" w:hAnsi="Arial" w:cs="Arial"/>
          <w:sz w:val="20"/>
          <w:szCs w:val="20"/>
        </w:rPr>
        <w:t>The study population comprised neonates aged 0–28 days who were admitted to the neonatal units of the two hospitals during the study period. Only full-term neonates without congenital anomalies were included. Neonates who were critically ill and could not be clinically assessed for jaundice were excluded.</w:t>
      </w:r>
    </w:p>
    <w:p w14:paraId="57883B7B" w14:textId="77777777"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2.3 Sample Size and Sampling Procedure</w:t>
      </w:r>
    </w:p>
    <w:p w14:paraId="205EB7E6" w14:textId="4C3DA9F0" w:rsidR="00B4111B" w:rsidRPr="00C601DB" w:rsidRDefault="00B4111B" w:rsidP="00B4111B">
      <w:pPr>
        <w:pStyle w:val="a3"/>
        <w:spacing w:line="360" w:lineRule="auto"/>
        <w:jc w:val="both"/>
        <w:rPr>
          <w:rFonts w:ascii="Arial" w:hAnsi="Arial" w:cs="Arial"/>
          <w:sz w:val="20"/>
          <w:szCs w:val="20"/>
        </w:rPr>
      </w:pPr>
      <w:r w:rsidRPr="00C601DB">
        <w:rPr>
          <w:rFonts w:ascii="Arial" w:hAnsi="Arial" w:cs="Arial"/>
          <w:sz w:val="20"/>
          <w:szCs w:val="20"/>
        </w:rPr>
        <w:t>A total of 600 neonates were recruited comprising 324 from Effia Nkwanta Regional Hospital (54%) and 276 from Jemima Crentsil Hospital (46%). Stratified random sampling was used to ensure proportional representation of neonates from the two facilities. Within each hospital, simple random sampling was applied to select eligible neonates.</w:t>
      </w:r>
    </w:p>
    <w:p w14:paraId="6CC1C0B4" w14:textId="1F546742"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 xml:space="preserve">2.4 </w:t>
      </w:r>
      <w:r w:rsidR="00447BA6" w:rsidRPr="00C601DB">
        <w:rPr>
          <w:rFonts w:ascii="Arial" w:hAnsi="Arial" w:cs="Arial"/>
          <w:sz w:val="22"/>
          <w:szCs w:val="22"/>
        </w:rPr>
        <w:t xml:space="preserve">Sample and </w:t>
      </w:r>
      <w:r w:rsidRPr="00C601DB">
        <w:rPr>
          <w:rFonts w:ascii="Arial" w:hAnsi="Arial" w:cs="Arial"/>
          <w:sz w:val="22"/>
          <w:szCs w:val="22"/>
        </w:rPr>
        <w:t>Data Collection</w:t>
      </w:r>
    </w:p>
    <w:p w14:paraId="127830D3" w14:textId="3CE106F2" w:rsidR="00FB1097" w:rsidRPr="00C601DB" w:rsidRDefault="00B4111B" w:rsidP="00B4111B">
      <w:pPr>
        <w:pStyle w:val="a3"/>
        <w:spacing w:line="360" w:lineRule="auto"/>
        <w:jc w:val="both"/>
        <w:rPr>
          <w:rFonts w:ascii="Arial" w:hAnsi="Arial" w:cs="Arial"/>
          <w:sz w:val="20"/>
          <w:szCs w:val="20"/>
        </w:rPr>
      </w:pPr>
      <w:r w:rsidRPr="00C601DB">
        <w:rPr>
          <w:rFonts w:ascii="Arial" w:hAnsi="Arial" w:cs="Arial"/>
          <w:sz w:val="20"/>
          <w:szCs w:val="20"/>
        </w:rPr>
        <w:t>Data were collected using a structured questionnaire and hospital records. Neonatal characteristics included age, gender, birth weight, delivery mode, feeding method, sepsis, and birth asphyxia. Maternal and socioeconomic variables included maternal education, household income, family history of jaundice, and antenatal care (ANC) attendance. The primary outcome was neonatal jaundice, assessed through clinical examination and confirmed using serum bilirubin.</w:t>
      </w:r>
    </w:p>
    <w:p w14:paraId="13571262" w14:textId="77777777"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2.5</w:t>
      </w:r>
      <w:r w:rsidR="0022387E" w:rsidRPr="00C601DB">
        <w:rPr>
          <w:rFonts w:ascii="Arial" w:hAnsi="Arial" w:cs="Arial"/>
          <w:sz w:val="22"/>
          <w:szCs w:val="22"/>
        </w:rPr>
        <w:t xml:space="preserve"> </w:t>
      </w:r>
      <w:r w:rsidRPr="00C601DB">
        <w:rPr>
          <w:rFonts w:ascii="Arial" w:hAnsi="Arial" w:cs="Arial"/>
          <w:sz w:val="22"/>
          <w:szCs w:val="22"/>
        </w:rPr>
        <w:t>Variables</w:t>
      </w:r>
    </w:p>
    <w:p w14:paraId="0E6901B0" w14:textId="77777777" w:rsidR="00B4111B" w:rsidRPr="00C601DB" w:rsidRDefault="00B4111B" w:rsidP="00B4111B">
      <w:pPr>
        <w:pStyle w:val="a3"/>
        <w:spacing w:line="360" w:lineRule="auto"/>
        <w:jc w:val="both"/>
        <w:rPr>
          <w:rFonts w:ascii="Arial" w:hAnsi="Arial" w:cs="Arial"/>
          <w:sz w:val="20"/>
          <w:szCs w:val="20"/>
        </w:rPr>
      </w:pPr>
      <w:r w:rsidRPr="00C601DB">
        <w:rPr>
          <w:rFonts w:ascii="Arial" w:hAnsi="Arial" w:cs="Arial"/>
          <w:sz w:val="20"/>
          <w:szCs w:val="20"/>
        </w:rPr>
        <w:t>The dependent variable was the presence or absence of neonatal jaundice. Independent variables were grouped as follows:</w:t>
      </w:r>
    </w:p>
    <w:p w14:paraId="6D72665F" w14:textId="77777777" w:rsidR="00B4111B" w:rsidRPr="00C601DB" w:rsidRDefault="00B4111B" w:rsidP="00B4111B">
      <w:pPr>
        <w:pStyle w:val="a3"/>
        <w:numPr>
          <w:ilvl w:val="0"/>
          <w:numId w:val="1"/>
        </w:numPr>
        <w:spacing w:line="360" w:lineRule="auto"/>
        <w:jc w:val="both"/>
        <w:rPr>
          <w:rFonts w:ascii="Arial" w:hAnsi="Arial" w:cs="Arial"/>
          <w:sz w:val="20"/>
          <w:szCs w:val="20"/>
        </w:rPr>
      </w:pPr>
      <w:r w:rsidRPr="00C601DB">
        <w:rPr>
          <w:rStyle w:val="a4"/>
          <w:rFonts w:ascii="Arial" w:hAnsi="Arial" w:cs="Arial"/>
          <w:sz w:val="20"/>
          <w:szCs w:val="20"/>
        </w:rPr>
        <w:t>Neonatal factors:</w:t>
      </w:r>
      <w:r w:rsidRPr="00C601DB">
        <w:rPr>
          <w:rFonts w:ascii="Arial" w:hAnsi="Arial" w:cs="Arial"/>
          <w:sz w:val="20"/>
          <w:szCs w:val="20"/>
        </w:rPr>
        <w:t xml:space="preserve"> age, gender, birth weight, delivery mode, sepsis, and birth asphyxia.</w:t>
      </w:r>
    </w:p>
    <w:p w14:paraId="58CE3582" w14:textId="77777777" w:rsidR="00B4111B" w:rsidRPr="00C601DB" w:rsidRDefault="00B4111B" w:rsidP="00B4111B">
      <w:pPr>
        <w:pStyle w:val="a3"/>
        <w:numPr>
          <w:ilvl w:val="0"/>
          <w:numId w:val="1"/>
        </w:numPr>
        <w:spacing w:line="360" w:lineRule="auto"/>
        <w:jc w:val="both"/>
        <w:rPr>
          <w:rFonts w:ascii="Arial" w:hAnsi="Arial" w:cs="Arial"/>
          <w:sz w:val="20"/>
          <w:szCs w:val="20"/>
        </w:rPr>
      </w:pPr>
      <w:r w:rsidRPr="00C601DB">
        <w:rPr>
          <w:rStyle w:val="a4"/>
          <w:rFonts w:ascii="Arial" w:hAnsi="Arial" w:cs="Arial"/>
          <w:sz w:val="20"/>
          <w:szCs w:val="20"/>
        </w:rPr>
        <w:t>Maternal factors:</w:t>
      </w:r>
      <w:r w:rsidRPr="00C601DB">
        <w:rPr>
          <w:rFonts w:ascii="Arial" w:hAnsi="Arial" w:cs="Arial"/>
          <w:sz w:val="20"/>
          <w:szCs w:val="20"/>
        </w:rPr>
        <w:t xml:space="preserve"> education, antenatal care attendance, and family history of jaundice.</w:t>
      </w:r>
    </w:p>
    <w:p w14:paraId="79E7A4C0" w14:textId="77777777" w:rsidR="00B4111B" w:rsidRPr="00C601DB" w:rsidRDefault="00B4111B" w:rsidP="00B4111B">
      <w:pPr>
        <w:pStyle w:val="a3"/>
        <w:numPr>
          <w:ilvl w:val="0"/>
          <w:numId w:val="1"/>
        </w:numPr>
        <w:spacing w:line="360" w:lineRule="auto"/>
        <w:jc w:val="both"/>
        <w:rPr>
          <w:rFonts w:ascii="Arial" w:hAnsi="Arial" w:cs="Arial"/>
          <w:sz w:val="20"/>
          <w:szCs w:val="20"/>
        </w:rPr>
      </w:pPr>
      <w:r w:rsidRPr="00C601DB">
        <w:rPr>
          <w:rStyle w:val="a4"/>
          <w:rFonts w:ascii="Arial" w:hAnsi="Arial" w:cs="Arial"/>
          <w:sz w:val="20"/>
          <w:szCs w:val="20"/>
        </w:rPr>
        <w:t>Socioeconomic factors:</w:t>
      </w:r>
      <w:r w:rsidRPr="00C601DB">
        <w:rPr>
          <w:rFonts w:ascii="Arial" w:hAnsi="Arial" w:cs="Arial"/>
          <w:sz w:val="20"/>
          <w:szCs w:val="20"/>
        </w:rPr>
        <w:t xml:space="preserve"> household income and hospital of admission.</w:t>
      </w:r>
    </w:p>
    <w:p w14:paraId="2766996B" w14:textId="33625432" w:rsidR="004843ED" w:rsidRPr="00C601DB" w:rsidRDefault="00B4111B" w:rsidP="004843ED">
      <w:pPr>
        <w:pStyle w:val="a3"/>
        <w:numPr>
          <w:ilvl w:val="0"/>
          <w:numId w:val="1"/>
        </w:numPr>
        <w:spacing w:line="360" w:lineRule="auto"/>
        <w:jc w:val="both"/>
        <w:rPr>
          <w:rFonts w:ascii="Arial" w:hAnsi="Arial" w:cs="Arial"/>
          <w:sz w:val="20"/>
          <w:szCs w:val="20"/>
        </w:rPr>
      </w:pPr>
      <w:r w:rsidRPr="00C601DB">
        <w:rPr>
          <w:rStyle w:val="a4"/>
          <w:rFonts w:ascii="Arial" w:hAnsi="Arial" w:cs="Arial"/>
          <w:sz w:val="20"/>
          <w:szCs w:val="20"/>
        </w:rPr>
        <w:t>Feeding practices:</w:t>
      </w:r>
      <w:r w:rsidRPr="00C601DB">
        <w:rPr>
          <w:rFonts w:ascii="Arial" w:hAnsi="Arial" w:cs="Arial"/>
          <w:sz w:val="20"/>
          <w:szCs w:val="20"/>
        </w:rPr>
        <w:t xml:space="preserve"> exclusive breastfeeding, formula feeding, or mixed feeding.</w:t>
      </w:r>
    </w:p>
    <w:p w14:paraId="261861AF" w14:textId="77777777" w:rsidR="00B4111B" w:rsidRPr="00C601DB" w:rsidRDefault="00B4111B" w:rsidP="00B4111B">
      <w:pPr>
        <w:pStyle w:val="3"/>
        <w:spacing w:line="360" w:lineRule="auto"/>
        <w:jc w:val="both"/>
        <w:rPr>
          <w:rFonts w:ascii="Arial" w:hAnsi="Arial" w:cs="Arial"/>
          <w:sz w:val="22"/>
          <w:szCs w:val="22"/>
        </w:rPr>
      </w:pPr>
      <w:r w:rsidRPr="00C601DB">
        <w:rPr>
          <w:rFonts w:ascii="Arial" w:hAnsi="Arial" w:cs="Arial"/>
          <w:sz w:val="22"/>
          <w:szCs w:val="22"/>
        </w:rPr>
        <w:t>2.6 Data Analysis</w:t>
      </w:r>
    </w:p>
    <w:p w14:paraId="37AC9E2B" w14:textId="52BF6BD8" w:rsidR="0034644C" w:rsidRPr="00C601DB" w:rsidRDefault="00B4111B" w:rsidP="00290316">
      <w:pPr>
        <w:pStyle w:val="a3"/>
        <w:spacing w:line="360" w:lineRule="auto"/>
        <w:jc w:val="both"/>
        <w:rPr>
          <w:rFonts w:ascii="Arial" w:hAnsi="Arial" w:cs="Arial"/>
          <w:sz w:val="20"/>
          <w:szCs w:val="20"/>
        </w:rPr>
      </w:pPr>
      <w:r w:rsidRPr="00C601DB">
        <w:rPr>
          <w:rFonts w:ascii="Arial" w:hAnsi="Arial" w:cs="Arial"/>
          <w:sz w:val="20"/>
          <w:szCs w:val="20"/>
        </w:rPr>
        <w:t>Data were entered and analyzed using Python and SPSS (v26). Descriptive statistics summarized categorical variables as frequencies and percentages, and continuous variables as means and standard deviations. Chi-square tests assessed associations between independent variables and neonatal jaundice. Multivariable logistic regression was used to identify independent predictors of neonatal jaundice, adjusting for potential confounders. Model fitness was evaluated using the Hosmer–Lemeshow test, while predictive discrimination was assessed with the area under the receiver operating characteristic curve (AUC). Variance Inflation Factor (VIF) was computed to detect mult</w:t>
      </w:r>
      <w:r w:rsidR="00290316" w:rsidRPr="00C601DB">
        <w:rPr>
          <w:rFonts w:ascii="Arial" w:hAnsi="Arial" w:cs="Arial"/>
          <w:sz w:val="20"/>
          <w:szCs w:val="20"/>
        </w:rPr>
        <w:t>icollinearity among predictors.</w:t>
      </w:r>
    </w:p>
    <w:p w14:paraId="082F9A02" w14:textId="114CBDD7" w:rsidR="00CF4244" w:rsidRPr="008E2763" w:rsidRDefault="008E2763" w:rsidP="00B4111B">
      <w:pPr>
        <w:spacing w:line="360" w:lineRule="auto"/>
        <w:rPr>
          <w:rFonts w:ascii="Arial" w:hAnsi="Arial" w:cs="Arial"/>
          <w:b/>
        </w:rPr>
      </w:pPr>
      <w:r w:rsidRPr="008E2763">
        <w:rPr>
          <w:rFonts w:ascii="Arial" w:hAnsi="Arial" w:cs="Arial"/>
          <w:b/>
        </w:rPr>
        <w:t>3.0 RESULTS AND DISCUSSION</w:t>
      </w:r>
    </w:p>
    <w:p w14:paraId="2533EB9C" w14:textId="77777777" w:rsidR="00CF4244" w:rsidRPr="008E2763" w:rsidRDefault="00CD2730" w:rsidP="00B4111B">
      <w:pPr>
        <w:pStyle w:val="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1 Distribution of Neonatal and Maternal Characteristics</w:t>
      </w:r>
    </w:p>
    <w:p w14:paraId="53E291F1" w14:textId="0D3C20A7"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Table 1 presents the distribution of neonatal and maternal characteristics. Neonatal age was fairly evenly distributed across categories, with 23.7% aged 0–7 days, 26.8% aged 8–14 days, 25.5% aged 15–21 days, and 24.0% aged 22–28 days. This shows that jaundice remains a relevant condition across the neonatal period rather than being con</w:t>
      </w:r>
      <w:r w:rsidR="00943A36" w:rsidRPr="00C601DB">
        <w:rPr>
          <w:rFonts w:ascii="Arial" w:hAnsi="Arial" w:cs="Arial"/>
          <w:sz w:val="20"/>
          <w:szCs w:val="20"/>
        </w:rPr>
        <w:t>fined to the first week of life</w:t>
      </w:r>
      <w:r w:rsidRPr="00C601DB">
        <w:rPr>
          <w:rFonts w:ascii="Arial" w:hAnsi="Arial" w:cs="Arial"/>
          <w:sz w:val="20"/>
          <w:szCs w:val="20"/>
        </w:rPr>
        <w:t xml:space="preserve">. Slightly more than half of the neonates were male (52.3%), while 47.7% were female, consistent with demographic distributions reported elsewhere </w:t>
      </w:r>
      <w:r w:rsidR="0034644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Olusanya","given":"Bolajoko O","non-dropping-particle":"","parse-names":false,"suffix":""},{"dropping-particle":"","family":"Slusher","given":"Tina M","non-dropping-particle":"","parse-names":false,"suffix":""},{"dropping-particle":"","family":"Imosemi","given":"Donald O","non-dropping-particle":"","parse-names":false,"suffix":""},{"dropping-particle":"","family":"Emokpae","given":"Abieyuwa A","non-dropping-particle":"","parse-names":false,"suffix":""}],"container-title":"PLoS ONE","id":"ITEM-1","issued":{"date-parts":[["2017"]]},"title":"Maternal detection of neonatal jaundice during birth hospitalization using a novel two-color icterometer","type":"article-journal","volume":"12"},"uris":["http://www.mendeley.com/documents/?uuid=541763ff-ee8e-4f2c-bc90-cecd8acc45fe"]}],"mendeley":{"formattedCitation":"[2]","plainTextFormattedCitation":"[2]","previouslyFormattedCitation":"[2]"},"properties":{"noteIndex":0},"schema":"https://github.com/citation-style-language/schema/raw/master/csl-citation.json"}</w:instrText>
      </w:r>
      <w:r w:rsidR="0034644C" w:rsidRPr="00C601DB">
        <w:rPr>
          <w:rFonts w:ascii="Arial" w:hAnsi="Arial" w:cs="Arial"/>
          <w:sz w:val="20"/>
          <w:szCs w:val="20"/>
        </w:rPr>
        <w:fldChar w:fldCharType="separate"/>
      </w:r>
      <w:r w:rsidR="00C601DB" w:rsidRPr="00C601DB">
        <w:rPr>
          <w:rFonts w:ascii="Arial" w:hAnsi="Arial" w:cs="Arial"/>
          <w:noProof/>
          <w:sz w:val="20"/>
          <w:szCs w:val="20"/>
        </w:rPr>
        <w:t>[2]</w:t>
      </w:r>
      <w:r w:rsidR="0034644C" w:rsidRPr="00C601DB">
        <w:rPr>
          <w:rFonts w:ascii="Arial" w:hAnsi="Arial" w:cs="Arial"/>
          <w:sz w:val="20"/>
          <w:szCs w:val="20"/>
        </w:rPr>
        <w:fldChar w:fldCharType="end"/>
      </w:r>
      <w:r w:rsidRPr="00C601DB">
        <w:rPr>
          <w:rFonts w:ascii="Arial" w:hAnsi="Arial" w:cs="Arial"/>
          <w:sz w:val="20"/>
          <w:szCs w:val="20"/>
        </w:rPr>
        <w:t>.</w:t>
      </w:r>
    </w:p>
    <w:p w14:paraId="6AE8E3C7" w14:textId="7E9558ED" w:rsidR="00943A36"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 xml:space="preserve">Birth weight distribution indicated that a majority (56.5%) weighed ≥3.0 kg, whereas 15.5% fell below the 2.5 kg threshold. The predominance of normal birth weight suggests relatively favourable perinatal outcomes, although the proportion of low birth weight neonates still reflects a </w:t>
      </w:r>
      <w:r w:rsidR="00943A36" w:rsidRPr="00C601DB">
        <w:rPr>
          <w:rFonts w:ascii="Arial" w:hAnsi="Arial" w:cs="Arial"/>
          <w:sz w:val="20"/>
          <w:szCs w:val="20"/>
        </w:rPr>
        <w:t>vulnerable subgroup</w:t>
      </w:r>
      <w:r w:rsidRPr="00C601DB">
        <w:rPr>
          <w:rFonts w:ascii="Arial" w:hAnsi="Arial" w:cs="Arial"/>
          <w:sz w:val="20"/>
          <w:szCs w:val="20"/>
        </w:rPr>
        <w:t xml:space="preserve">. Most deliveries were spontaneous vaginal deliveries (71.8%), while 28.2% were caesarean sections, figures consistent with global obstetric trends </w:t>
      </w:r>
      <w:r w:rsidR="0034644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371/journal.pone.0148343","ISSN":"1932-6203 (Electronic)","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 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 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author":[{"dropping-particle":"","family":"Betrán","given":"Ana Pilar","non-dropping-particle":"","parse-names":false,"suffix":""},{"dropping-particle":"","family":"Ye","given":"Jianfeng","non-dropping-particle":"","parse-names":false,"suffix":""},{"dropping-particle":"","family":"Moller","given":"Anne-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language":"eng","page":"e0148343","publisher-place":"United States","title":"The Increasing Trend in Caesarean Section Rates: Global, Regional and National  Estimates: 1990-2014.","type":"article-journal","volume":"11"},"uris":["http://www.mendeley.com/documents/?uuid=54c0958f-28e1-4fb1-a5ab-8908ecc63d8b"]}],"mendeley":{"formattedCitation":"[10]","plainTextFormattedCitation":"[10]","previouslyFormattedCitation":"[11]"},"properties":{"noteIndex":0},"schema":"https://github.com/citation-style-language/schema/raw/master/csl-citation.json"}</w:instrText>
      </w:r>
      <w:r w:rsidR="0034644C" w:rsidRPr="00C601DB">
        <w:rPr>
          <w:rFonts w:ascii="Arial" w:hAnsi="Arial" w:cs="Arial"/>
          <w:sz w:val="20"/>
          <w:szCs w:val="20"/>
        </w:rPr>
        <w:fldChar w:fldCharType="separate"/>
      </w:r>
      <w:r w:rsidR="00CA7C9E" w:rsidRPr="00CA7C9E">
        <w:rPr>
          <w:rFonts w:ascii="Arial" w:hAnsi="Arial" w:cs="Arial"/>
          <w:noProof/>
          <w:sz w:val="20"/>
          <w:szCs w:val="20"/>
        </w:rPr>
        <w:t>[10]</w:t>
      </w:r>
      <w:r w:rsidR="0034644C" w:rsidRPr="00C601DB">
        <w:rPr>
          <w:rFonts w:ascii="Arial" w:hAnsi="Arial" w:cs="Arial"/>
          <w:sz w:val="20"/>
          <w:szCs w:val="20"/>
        </w:rPr>
        <w:fldChar w:fldCharType="end"/>
      </w:r>
      <w:r w:rsidRPr="00C601DB">
        <w:rPr>
          <w:rFonts w:ascii="Arial" w:hAnsi="Arial" w:cs="Arial"/>
          <w:sz w:val="20"/>
          <w:szCs w:val="20"/>
        </w:rPr>
        <w:t>. Neonatal sepsis (10.2%) and birth asphyxia (7.0%) were relatively uncommon but clinically important, given their established l</w:t>
      </w:r>
      <w:r w:rsidR="009E1A23" w:rsidRPr="00C601DB">
        <w:rPr>
          <w:rFonts w:ascii="Arial" w:hAnsi="Arial" w:cs="Arial"/>
          <w:sz w:val="20"/>
          <w:szCs w:val="20"/>
        </w:rPr>
        <w:t xml:space="preserve">inks to morbidity and mortality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S0140-6736(14)60496-7","ISSN":"1474-547X (Electronic)","PMID":"24853593","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author":[{"dropping-particle":"","family":"Lawn","given":"Joy E","non-dropping-particle":"","parse-names":false,"suffix":""},{"dropping-particle":"","family":"Blencowe","given":"Hannah","non-dropping-particle":"","parse-names":false,"suffix":""},{"dropping-particle":"","family":"Oza","given":"Shefali","non-dropping-particle":"","parse-names":false,"suffix":""},{"dropping-particle":"","family":"You","given":"Danzhen","non-dropping-particle":"","parse-names":false,"suffix":""},{"dropping-particle":"","family":"Lee","given":"Anne C C","non-dropping-particle":"","parse-names":false,"suffix":""},{"dropping-particle":"","family":"Waiswa","given":"Peter","non-dropping-particle":"","parse-names":false,"suffix":""},{"dropping-particle":"","family":"Lalli","given":"Marek","non-dropping-particle":"","parse-names":false,"suffix":""},{"dropping-particle":"","family":"Bhutta","given":"Zulfiqar","non-dropping-particle":"","parse-names":false,"suffix":""},{"dropping-particle":"","family":"Barros","given":"Aluisio J D","non-dropping-particle":"","parse-names":false,"suffix":""},{"dropping-particle":"","family":"Christian","given":"Parul","non-dropping-particle":"","parse-names":false,"suffix":""},{"dropping-particle":"","family":"Mathers","given":"Colin","non-dropping-particle":"","parse-names":false,"suffix":""},{"dropping-particle":"","family":"Cousens","given":"Simon N","non-dropping-particle":"","parse-names":false,"suffix":""}],"container-title":"Lancet (London, England)","id":"ITEM-1","issue":"9938","issued":{"date-parts":[["2014","7"]]},"language":"eng","page":"189-205","publisher-place":"England","title":"Every Newborn: progress, priorities, and potential beyond survival.","type":"article-journal","volume":"384"},"uris":["http://www.mendeley.com/documents/?uuid=d4a20aad-8dad-4cd7-809a-4867a55a8b06"]}],"mendeley":{"formattedCitation":"[11]","plainTextFormattedCitation":"[11]","previouslyFormattedCitation":"[12]"},"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1]</w:t>
      </w:r>
      <w:r w:rsidR="009E1A23" w:rsidRPr="00C601DB">
        <w:rPr>
          <w:rFonts w:ascii="Arial" w:hAnsi="Arial" w:cs="Arial"/>
          <w:sz w:val="20"/>
          <w:szCs w:val="20"/>
        </w:rPr>
        <w:fldChar w:fldCharType="end"/>
      </w:r>
    </w:p>
    <w:p w14:paraId="140A04C6" w14:textId="0FACE381" w:rsidR="00CF4244" w:rsidRPr="008E2763" w:rsidRDefault="00EC20E2"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 xml:space="preserve">Table </w:t>
      </w:r>
      <w:r w:rsidR="00CF4244" w:rsidRPr="008E2763">
        <w:rPr>
          <w:rFonts w:ascii="Arial" w:eastAsia="Times New Roman" w:hAnsi="Arial" w:cs="Arial"/>
          <w:b/>
          <w:bCs/>
          <w:sz w:val="20"/>
          <w:szCs w:val="20"/>
        </w:rPr>
        <w:t>1: Distribution of Neonatal</w:t>
      </w:r>
      <w:r w:rsidRPr="008E2763">
        <w:rPr>
          <w:rFonts w:ascii="Arial" w:eastAsia="Times New Roman" w:hAnsi="Arial" w:cs="Arial"/>
          <w:b/>
          <w:bCs/>
          <w:sz w:val="20"/>
          <w:szCs w:val="20"/>
        </w:rPr>
        <w:t xml:space="preserve"> and Maternal Characteristics among the participants</w:t>
      </w:r>
    </w:p>
    <w:tbl>
      <w:tblPr>
        <w:tblStyle w:val="a5"/>
        <w:tblW w:w="0" w:type="auto"/>
        <w:jc w:val="center"/>
        <w:tblLook w:val="04A0" w:firstRow="1" w:lastRow="0" w:firstColumn="1" w:lastColumn="0" w:noHBand="0" w:noVBand="1"/>
      </w:tblPr>
      <w:tblGrid>
        <w:gridCol w:w="2106"/>
        <w:gridCol w:w="1106"/>
        <w:gridCol w:w="972"/>
        <w:gridCol w:w="1661"/>
      </w:tblGrid>
      <w:tr w:rsidR="00CF4244" w:rsidRPr="00C601DB" w14:paraId="4836F8EB" w14:textId="77777777" w:rsidTr="00C73EE8">
        <w:trPr>
          <w:jc w:val="center"/>
        </w:trPr>
        <w:tc>
          <w:tcPr>
            <w:tcW w:w="0" w:type="auto"/>
            <w:hideMark/>
          </w:tcPr>
          <w:p w14:paraId="5F65EEAD"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64825F60"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Category</w:t>
            </w:r>
          </w:p>
        </w:tc>
        <w:tc>
          <w:tcPr>
            <w:tcW w:w="0" w:type="auto"/>
            <w:hideMark/>
          </w:tcPr>
          <w:p w14:paraId="7891E1BA" w14:textId="2F1E919A"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 xml:space="preserve">Number </w:t>
            </w:r>
          </w:p>
        </w:tc>
        <w:tc>
          <w:tcPr>
            <w:tcW w:w="0" w:type="auto"/>
            <w:hideMark/>
          </w:tcPr>
          <w:p w14:paraId="0F8DA671" w14:textId="0FCB6E4E"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ercentage (</w:t>
            </w:r>
            <w:r w:rsidR="00CF4244" w:rsidRPr="00C601DB">
              <w:rPr>
                <w:rFonts w:ascii="Arial" w:eastAsia="Times New Roman" w:hAnsi="Arial" w:cs="Arial"/>
                <w:b/>
                <w:bCs/>
                <w:sz w:val="20"/>
                <w:szCs w:val="20"/>
              </w:rPr>
              <w:t>%</w:t>
            </w:r>
            <w:r w:rsidRPr="00C601DB">
              <w:rPr>
                <w:rFonts w:ascii="Arial" w:eastAsia="Times New Roman" w:hAnsi="Arial" w:cs="Arial"/>
                <w:b/>
                <w:bCs/>
                <w:sz w:val="20"/>
                <w:szCs w:val="20"/>
              </w:rPr>
              <w:t>)</w:t>
            </w:r>
          </w:p>
        </w:tc>
      </w:tr>
      <w:tr w:rsidR="00CF4244" w:rsidRPr="00C601DB" w14:paraId="6EA45544" w14:textId="77777777" w:rsidTr="00C73EE8">
        <w:trPr>
          <w:jc w:val="center"/>
        </w:trPr>
        <w:tc>
          <w:tcPr>
            <w:tcW w:w="0" w:type="auto"/>
            <w:hideMark/>
          </w:tcPr>
          <w:p w14:paraId="7FF82E3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age (days)</w:t>
            </w:r>
          </w:p>
        </w:tc>
        <w:tc>
          <w:tcPr>
            <w:tcW w:w="0" w:type="auto"/>
            <w:hideMark/>
          </w:tcPr>
          <w:p w14:paraId="6F12659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w:t>
            </w:r>
          </w:p>
        </w:tc>
        <w:tc>
          <w:tcPr>
            <w:tcW w:w="0" w:type="auto"/>
            <w:hideMark/>
          </w:tcPr>
          <w:p w14:paraId="2FD17D0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2</w:t>
            </w:r>
          </w:p>
        </w:tc>
        <w:tc>
          <w:tcPr>
            <w:tcW w:w="0" w:type="auto"/>
            <w:hideMark/>
          </w:tcPr>
          <w:p w14:paraId="12B6173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7</w:t>
            </w:r>
          </w:p>
        </w:tc>
      </w:tr>
      <w:tr w:rsidR="00CF4244" w:rsidRPr="00C601DB" w14:paraId="629184EA" w14:textId="77777777" w:rsidTr="00C73EE8">
        <w:trPr>
          <w:jc w:val="center"/>
        </w:trPr>
        <w:tc>
          <w:tcPr>
            <w:tcW w:w="0" w:type="auto"/>
            <w:hideMark/>
          </w:tcPr>
          <w:p w14:paraId="316800D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DF4608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14</w:t>
            </w:r>
          </w:p>
        </w:tc>
        <w:tc>
          <w:tcPr>
            <w:tcW w:w="0" w:type="auto"/>
            <w:hideMark/>
          </w:tcPr>
          <w:p w14:paraId="232774D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1</w:t>
            </w:r>
          </w:p>
        </w:tc>
        <w:tc>
          <w:tcPr>
            <w:tcW w:w="0" w:type="auto"/>
            <w:hideMark/>
          </w:tcPr>
          <w:p w14:paraId="3BB9D0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6.8</w:t>
            </w:r>
          </w:p>
        </w:tc>
      </w:tr>
      <w:tr w:rsidR="00CF4244" w:rsidRPr="00C601DB" w14:paraId="124FFC8B" w14:textId="77777777" w:rsidTr="00C73EE8">
        <w:trPr>
          <w:jc w:val="center"/>
        </w:trPr>
        <w:tc>
          <w:tcPr>
            <w:tcW w:w="0" w:type="auto"/>
            <w:hideMark/>
          </w:tcPr>
          <w:p w14:paraId="03A4FD4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B9507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21</w:t>
            </w:r>
          </w:p>
        </w:tc>
        <w:tc>
          <w:tcPr>
            <w:tcW w:w="0" w:type="auto"/>
            <w:hideMark/>
          </w:tcPr>
          <w:p w14:paraId="4F60A9D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3</w:t>
            </w:r>
          </w:p>
        </w:tc>
        <w:tc>
          <w:tcPr>
            <w:tcW w:w="0" w:type="auto"/>
            <w:hideMark/>
          </w:tcPr>
          <w:p w14:paraId="4A61503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5</w:t>
            </w:r>
          </w:p>
        </w:tc>
      </w:tr>
      <w:tr w:rsidR="00CF4244" w:rsidRPr="00C601DB" w14:paraId="3AAE05CE" w14:textId="77777777" w:rsidTr="00C73EE8">
        <w:trPr>
          <w:jc w:val="center"/>
        </w:trPr>
        <w:tc>
          <w:tcPr>
            <w:tcW w:w="0" w:type="auto"/>
            <w:hideMark/>
          </w:tcPr>
          <w:p w14:paraId="219825C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4EF2A5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28</w:t>
            </w:r>
          </w:p>
        </w:tc>
        <w:tc>
          <w:tcPr>
            <w:tcW w:w="0" w:type="auto"/>
            <w:hideMark/>
          </w:tcPr>
          <w:p w14:paraId="4638825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4</w:t>
            </w:r>
          </w:p>
        </w:tc>
        <w:tc>
          <w:tcPr>
            <w:tcW w:w="0" w:type="auto"/>
            <w:hideMark/>
          </w:tcPr>
          <w:p w14:paraId="00EDB7B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0</w:t>
            </w:r>
          </w:p>
        </w:tc>
      </w:tr>
      <w:tr w:rsidR="00CF4244" w:rsidRPr="00C601DB" w14:paraId="77A2F56D" w14:textId="77777777" w:rsidTr="00C73EE8">
        <w:trPr>
          <w:jc w:val="center"/>
        </w:trPr>
        <w:tc>
          <w:tcPr>
            <w:tcW w:w="0" w:type="auto"/>
            <w:hideMark/>
          </w:tcPr>
          <w:p w14:paraId="4121824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gender</w:t>
            </w:r>
          </w:p>
        </w:tc>
        <w:tc>
          <w:tcPr>
            <w:tcW w:w="0" w:type="auto"/>
            <w:hideMark/>
          </w:tcPr>
          <w:p w14:paraId="3D8EFBC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ale</w:t>
            </w:r>
          </w:p>
        </w:tc>
        <w:tc>
          <w:tcPr>
            <w:tcW w:w="0" w:type="auto"/>
            <w:hideMark/>
          </w:tcPr>
          <w:p w14:paraId="315E37B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14</w:t>
            </w:r>
          </w:p>
        </w:tc>
        <w:tc>
          <w:tcPr>
            <w:tcW w:w="0" w:type="auto"/>
            <w:hideMark/>
          </w:tcPr>
          <w:p w14:paraId="068D592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2.3</w:t>
            </w:r>
          </w:p>
        </w:tc>
      </w:tr>
      <w:tr w:rsidR="00CF4244" w:rsidRPr="00C601DB" w14:paraId="47F18A27" w14:textId="77777777" w:rsidTr="00C73EE8">
        <w:trPr>
          <w:jc w:val="center"/>
        </w:trPr>
        <w:tc>
          <w:tcPr>
            <w:tcW w:w="0" w:type="auto"/>
            <w:hideMark/>
          </w:tcPr>
          <w:p w14:paraId="41AE4DE2"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6EEB78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male</w:t>
            </w:r>
          </w:p>
        </w:tc>
        <w:tc>
          <w:tcPr>
            <w:tcW w:w="0" w:type="auto"/>
            <w:hideMark/>
          </w:tcPr>
          <w:p w14:paraId="1F03D3D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6</w:t>
            </w:r>
          </w:p>
        </w:tc>
        <w:tc>
          <w:tcPr>
            <w:tcW w:w="0" w:type="auto"/>
            <w:hideMark/>
          </w:tcPr>
          <w:p w14:paraId="70E2CD7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7.7</w:t>
            </w:r>
          </w:p>
        </w:tc>
      </w:tr>
      <w:tr w:rsidR="00CF4244" w:rsidRPr="00C601DB" w14:paraId="122E4213" w14:textId="77777777" w:rsidTr="00C73EE8">
        <w:trPr>
          <w:jc w:val="center"/>
        </w:trPr>
        <w:tc>
          <w:tcPr>
            <w:tcW w:w="0" w:type="auto"/>
            <w:hideMark/>
          </w:tcPr>
          <w:p w14:paraId="184DC2E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Birth weight (kg)</w:t>
            </w:r>
          </w:p>
        </w:tc>
        <w:tc>
          <w:tcPr>
            <w:tcW w:w="0" w:type="auto"/>
            <w:hideMark/>
          </w:tcPr>
          <w:p w14:paraId="7A3BBF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 3.0</w:t>
            </w:r>
          </w:p>
        </w:tc>
        <w:tc>
          <w:tcPr>
            <w:tcW w:w="0" w:type="auto"/>
            <w:hideMark/>
          </w:tcPr>
          <w:p w14:paraId="613D2D5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39</w:t>
            </w:r>
          </w:p>
        </w:tc>
        <w:tc>
          <w:tcPr>
            <w:tcW w:w="0" w:type="auto"/>
            <w:hideMark/>
          </w:tcPr>
          <w:p w14:paraId="0302817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6.5</w:t>
            </w:r>
          </w:p>
        </w:tc>
      </w:tr>
      <w:tr w:rsidR="00CF4244" w:rsidRPr="00C601DB" w14:paraId="516CDBA9" w14:textId="77777777" w:rsidTr="00C73EE8">
        <w:trPr>
          <w:jc w:val="center"/>
        </w:trPr>
        <w:tc>
          <w:tcPr>
            <w:tcW w:w="0" w:type="auto"/>
            <w:hideMark/>
          </w:tcPr>
          <w:p w14:paraId="13A98615"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989A06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 – 2.99</w:t>
            </w:r>
          </w:p>
        </w:tc>
        <w:tc>
          <w:tcPr>
            <w:tcW w:w="0" w:type="auto"/>
            <w:hideMark/>
          </w:tcPr>
          <w:p w14:paraId="5FDC7CC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8</w:t>
            </w:r>
          </w:p>
        </w:tc>
        <w:tc>
          <w:tcPr>
            <w:tcW w:w="0" w:type="auto"/>
            <w:hideMark/>
          </w:tcPr>
          <w:p w14:paraId="28AB5F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0</w:t>
            </w:r>
          </w:p>
        </w:tc>
      </w:tr>
      <w:tr w:rsidR="00CF4244" w:rsidRPr="00C601DB" w14:paraId="3F91EC39" w14:textId="77777777" w:rsidTr="00C73EE8">
        <w:trPr>
          <w:jc w:val="center"/>
        </w:trPr>
        <w:tc>
          <w:tcPr>
            <w:tcW w:w="0" w:type="auto"/>
            <w:hideMark/>
          </w:tcPr>
          <w:p w14:paraId="5833D37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74433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 – 2.49</w:t>
            </w:r>
          </w:p>
        </w:tc>
        <w:tc>
          <w:tcPr>
            <w:tcW w:w="0" w:type="auto"/>
            <w:hideMark/>
          </w:tcPr>
          <w:p w14:paraId="6E73DE1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2</w:t>
            </w:r>
          </w:p>
        </w:tc>
        <w:tc>
          <w:tcPr>
            <w:tcW w:w="0" w:type="auto"/>
            <w:hideMark/>
          </w:tcPr>
          <w:p w14:paraId="6E1BE7A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7</w:t>
            </w:r>
          </w:p>
        </w:tc>
      </w:tr>
      <w:tr w:rsidR="00CF4244" w:rsidRPr="00C601DB" w14:paraId="1A4FD689" w14:textId="77777777" w:rsidTr="00C73EE8">
        <w:trPr>
          <w:jc w:val="center"/>
        </w:trPr>
        <w:tc>
          <w:tcPr>
            <w:tcW w:w="0" w:type="auto"/>
            <w:hideMark/>
          </w:tcPr>
          <w:p w14:paraId="5C200D5D"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4AD8DA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2.0</w:t>
            </w:r>
          </w:p>
        </w:tc>
        <w:tc>
          <w:tcPr>
            <w:tcW w:w="0" w:type="auto"/>
            <w:hideMark/>
          </w:tcPr>
          <w:p w14:paraId="211F92C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1</w:t>
            </w:r>
          </w:p>
        </w:tc>
        <w:tc>
          <w:tcPr>
            <w:tcW w:w="0" w:type="auto"/>
            <w:hideMark/>
          </w:tcPr>
          <w:p w14:paraId="534F0A6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8</w:t>
            </w:r>
          </w:p>
        </w:tc>
      </w:tr>
      <w:tr w:rsidR="00CF4244" w:rsidRPr="00C601DB" w14:paraId="5C58DF67" w14:textId="77777777" w:rsidTr="00C73EE8">
        <w:trPr>
          <w:jc w:val="center"/>
        </w:trPr>
        <w:tc>
          <w:tcPr>
            <w:tcW w:w="0" w:type="auto"/>
            <w:hideMark/>
          </w:tcPr>
          <w:p w14:paraId="03E5FE9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Delivery mode</w:t>
            </w:r>
          </w:p>
        </w:tc>
        <w:tc>
          <w:tcPr>
            <w:tcW w:w="0" w:type="auto"/>
            <w:hideMark/>
          </w:tcPr>
          <w:p w14:paraId="2963CE6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VD</w:t>
            </w:r>
          </w:p>
        </w:tc>
        <w:tc>
          <w:tcPr>
            <w:tcW w:w="0" w:type="auto"/>
            <w:hideMark/>
          </w:tcPr>
          <w:p w14:paraId="74F120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31</w:t>
            </w:r>
          </w:p>
        </w:tc>
        <w:tc>
          <w:tcPr>
            <w:tcW w:w="0" w:type="auto"/>
            <w:hideMark/>
          </w:tcPr>
          <w:p w14:paraId="617B903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1.8</w:t>
            </w:r>
          </w:p>
        </w:tc>
      </w:tr>
      <w:tr w:rsidR="00CF4244" w:rsidRPr="00C601DB" w14:paraId="07B7691A" w14:textId="77777777" w:rsidTr="00C73EE8">
        <w:trPr>
          <w:jc w:val="center"/>
        </w:trPr>
        <w:tc>
          <w:tcPr>
            <w:tcW w:w="0" w:type="auto"/>
            <w:hideMark/>
          </w:tcPr>
          <w:p w14:paraId="587F668E"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A8E444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CS</w:t>
            </w:r>
          </w:p>
        </w:tc>
        <w:tc>
          <w:tcPr>
            <w:tcW w:w="0" w:type="auto"/>
            <w:hideMark/>
          </w:tcPr>
          <w:p w14:paraId="2EDD565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9</w:t>
            </w:r>
          </w:p>
        </w:tc>
        <w:tc>
          <w:tcPr>
            <w:tcW w:w="0" w:type="auto"/>
            <w:hideMark/>
          </w:tcPr>
          <w:p w14:paraId="7C45400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2</w:t>
            </w:r>
          </w:p>
        </w:tc>
      </w:tr>
      <w:tr w:rsidR="00CF4244" w:rsidRPr="00C601DB" w14:paraId="5B82CA82" w14:textId="77777777" w:rsidTr="00C73EE8">
        <w:trPr>
          <w:jc w:val="center"/>
        </w:trPr>
        <w:tc>
          <w:tcPr>
            <w:tcW w:w="0" w:type="auto"/>
            <w:hideMark/>
          </w:tcPr>
          <w:p w14:paraId="2247C26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sepsis</w:t>
            </w:r>
          </w:p>
        </w:tc>
        <w:tc>
          <w:tcPr>
            <w:tcW w:w="0" w:type="auto"/>
            <w:hideMark/>
          </w:tcPr>
          <w:p w14:paraId="35FA50A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5EF4B89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39</w:t>
            </w:r>
          </w:p>
        </w:tc>
        <w:tc>
          <w:tcPr>
            <w:tcW w:w="0" w:type="auto"/>
            <w:hideMark/>
          </w:tcPr>
          <w:p w14:paraId="6D5B1D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9.8</w:t>
            </w:r>
          </w:p>
        </w:tc>
      </w:tr>
      <w:tr w:rsidR="00CF4244" w:rsidRPr="00C601DB" w14:paraId="1832F4CE" w14:textId="77777777" w:rsidTr="00C73EE8">
        <w:trPr>
          <w:jc w:val="center"/>
        </w:trPr>
        <w:tc>
          <w:tcPr>
            <w:tcW w:w="0" w:type="auto"/>
            <w:hideMark/>
          </w:tcPr>
          <w:p w14:paraId="439FC6F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3A03D6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1561870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1</w:t>
            </w:r>
          </w:p>
        </w:tc>
        <w:tc>
          <w:tcPr>
            <w:tcW w:w="0" w:type="auto"/>
            <w:hideMark/>
          </w:tcPr>
          <w:p w14:paraId="598681E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1B938EA8" w14:textId="77777777" w:rsidTr="00C73EE8">
        <w:trPr>
          <w:jc w:val="center"/>
        </w:trPr>
        <w:tc>
          <w:tcPr>
            <w:tcW w:w="0" w:type="auto"/>
            <w:hideMark/>
          </w:tcPr>
          <w:p w14:paraId="75E653E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Birth asphyxia</w:t>
            </w:r>
          </w:p>
        </w:tc>
        <w:tc>
          <w:tcPr>
            <w:tcW w:w="0" w:type="auto"/>
            <w:hideMark/>
          </w:tcPr>
          <w:p w14:paraId="202DD9A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A03A4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58</w:t>
            </w:r>
          </w:p>
        </w:tc>
        <w:tc>
          <w:tcPr>
            <w:tcW w:w="0" w:type="auto"/>
            <w:hideMark/>
          </w:tcPr>
          <w:p w14:paraId="18CD6B2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3.0</w:t>
            </w:r>
          </w:p>
        </w:tc>
      </w:tr>
      <w:tr w:rsidR="00CF4244" w:rsidRPr="00C601DB" w14:paraId="706A8672" w14:textId="77777777" w:rsidTr="00C73EE8">
        <w:trPr>
          <w:jc w:val="center"/>
        </w:trPr>
        <w:tc>
          <w:tcPr>
            <w:tcW w:w="0" w:type="auto"/>
            <w:hideMark/>
          </w:tcPr>
          <w:p w14:paraId="06D48951"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2A4AA7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222B65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2</w:t>
            </w:r>
          </w:p>
        </w:tc>
        <w:tc>
          <w:tcPr>
            <w:tcW w:w="0" w:type="auto"/>
            <w:hideMark/>
          </w:tcPr>
          <w:p w14:paraId="75E1BF0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0</w:t>
            </w:r>
          </w:p>
        </w:tc>
      </w:tr>
    </w:tbl>
    <w:p w14:paraId="41B4BD06" w14:textId="77777777" w:rsidR="00B4111B" w:rsidRPr="00C601DB" w:rsidRDefault="00B4111B" w:rsidP="00B4111B">
      <w:pPr>
        <w:pStyle w:val="a3"/>
        <w:spacing w:line="360" w:lineRule="auto"/>
        <w:jc w:val="both"/>
        <w:rPr>
          <w:rFonts w:ascii="Arial" w:hAnsi="Arial" w:cs="Arial"/>
          <w:sz w:val="20"/>
          <w:szCs w:val="20"/>
        </w:rPr>
      </w:pPr>
    </w:p>
    <w:p w14:paraId="4DC46186" w14:textId="77777777" w:rsidR="00CF4244" w:rsidRPr="008E2763" w:rsidRDefault="00CF4244" w:rsidP="00B4111B">
      <w:pPr>
        <w:pStyle w:val="3"/>
        <w:spacing w:line="360" w:lineRule="auto"/>
        <w:jc w:val="both"/>
        <w:rPr>
          <w:rFonts w:ascii="Arial" w:hAnsi="Arial" w:cs="Arial"/>
          <w:sz w:val="22"/>
          <w:szCs w:val="22"/>
        </w:rPr>
      </w:pPr>
      <w:r w:rsidRPr="008E2763">
        <w:rPr>
          <w:rFonts w:ascii="Arial" w:hAnsi="Arial" w:cs="Arial"/>
          <w:sz w:val="22"/>
          <w:szCs w:val="22"/>
        </w:rPr>
        <w:t>4.2 Feeding, Education, and Socioeconomic Characteristics</w:t>
      </w:r>
    </w:p>
    <w:p w14:paraId="01DE436D" w14:textId="0EEFF540" w:rsidR="00CF4244" w:rsidRPr="00C601DB" w:rsidRDefault="00184E06" w:rsidP="00B4111B">
      <w:pPr>
        <w:pStyle w:val="a3"/>
        <w:spacing w:line="360" w:lineRule="auto"/>
        <w:jc w:val="both"/>
        <w:rPr>
          <w:rFonts w:ascii="Arial" w:hAnsi="Arial" w:cs="Arial"/>
          <w:sz w:val="20"/>
          <w:szCs w:val="20"/>
        </w:rPr>
      </w:pPr>
      <w:r w:rsidRPr="00C601DB">
        <w:rPr>
          <w:rFonts w:ascii="Arial" w:hAnsi="Arial" w:cs="Arial"/>
          <w:sz w:val="20"/>
          <w:szCs w:val="20"/>
        </w:rPr>
        <w:t>E</w:t>
      </w:r>
      <w:r w:rsidR="00CF4244" w:rsidRPr="00C601DB">
        <w:rPr>
          <w:rFonts w:ascii="Arial" w:hAnsi="Arial" w:cs="Arial"/>
          <w:sz w:val="20"/>
          <w:szCs w:val="20"/>
        </w:rPr>
        <w:t>xclusive breastfeeding was the most common feeding practice (63.7%), followed by mixed feeding (22.0%) and formula feeding (14.3%)</w:t>
      </w:r>
      <w:r w:rsidRPr="00C601DB">
        <w:rPr>
          <w:rFonts w:ascii="Arial" w:hAnsi="Arial" w:cs="Arial"/>
          <w:sz w:val="20"/>
          <w:szCs w:val="20"/>
        </w:rPr>
        <w:t xml:space="preserve"> as reported in Table 2</w:t>
      </w:r>
      <w:r w:rsidR="00CF4244" w:rsidRPr="00C601DB">
        <w:rPr>
          <w:rFonts w:ascii="Arial" w:hAnsi="Arial" w:cs="Arial"/>
          <w:sz w:val="20"/>
          <w:szCs w:val="20"/>
        </w:rPr>
        <w:t xml:space="preserve">. The high rate of exclusive breastfeeding is encouraging, as this practice is widely recommended to reduce neonatal morbidity, including jaundice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89/bfm.2020.0293","abstract":"Background:\nParents may consider interrupting breastfeeding to manage neonatal jaundice (NJ). Our aims were to determine correlations of breastfeeding with NJ by examining infants' manifestations in the first week after birth and to understand parents' perceptions toward NJ in relation to breastfeeding.\nMaterials and Methods:\nThis prospective cross-sectional study was conducted in a tertiary medical center by examining infants and administering a questionnaire survey to their parents. All healthy infants admitted to the well-baby nursery were eligible for enrollment. A 16-item questionnaire was distributed to parents of enrolled infants from October 2017 to February 2019. Items of the questionnaire included perceptions and knowledge of NJ. In addition, clinical information of enrolled infants was obtained from medical records. Hyperbilirubinemia was defined as a peak transcutaneous bilirubinometer value ≥15 mg/dL.\nResults:\nIn total, 449 parents completed the consent form and participated in the study. Results showed that exclusive breastfeeding was more common in infants with a vaginal delivery (p &lt; 0.001), who were nonprimiparous (p = 0.004) and who had weight loss of &gt;7% (p &lt; 0.001). There was no significant correlation of exclusive breastfeeding with hyperbilirubinemia (p = 0.414). Approximately two-thirds of parents were worried about NJ occurring in their child. Most parents were aware of phototherapy as management of NJ. However, their knowledge of risk factors, complications, and assessments of NJ was relatively deficient. Overall, 29.6% of parents rated breastfeeding as a risk factor for NJ, and 24% of parents indicated that cessation of breastfeeding was a management option for NJ.\nConclusions:\nThe results indicated that NJ in the first few days after birth poses a significant barrier to breastfeeding. Our findings provide critical information for plotting strategies to enhance parents' willingness to continue breastfeeding.","author":[{"dropping-particle":"","family":"Chiu","given":"Ya-Wen","non-dropping-particle":"","parse-names":false,"suffix":""},{"dropping-particle":"","family":"Cheng","given":"Shao Wen","non-dropping-particle":"","parse-names":false,"suffix":""},{"dropping-particle":"","family":"Yang","given":"Chun-Yuh","non-dropping-particle":"","parse-names":false,"suffix":""},{"dropping-particle":"","family":"Weng","given":"Yi-Hao","non-dropping-particle":"","parse-names":false,"suffix":""}],"container-title":"Breastfeeding Medicine","id":"ITEM-1","issued":{"date-parts":[["2021","3","5"]]},"title":"Breastfeeding in Relation to Neonatal Jaundice in the First Week After Birth: Parents' Perceptions and Clinical Measurements","type":"article-journal","volume":"16"},"uris":["http://www.mendeley.com/documents/?uuid=8a6e2a3c-d550-4707-9f87-6d3c39f5bd10"]}],"mendeley":{"formattedCitation":"[12]","plainTextFormattedCitation":"[12]","previouslyFormattedCitation":"[13]"},"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2]</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p>
    <w:p w14:paraId="46CD55BC" w14:textId="65E740B3"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 xml:space="preserve">Maternal education was largely concentrated at the secondary level (47.2%), with 29.0% having tertiary education and 23.8% primary education. Higher maternal education has been consistently associated </w:t>
      </w:r>
      <w:r w:rsidR="00F12CEC" w:rsidRPr="00C601DB">
        <w:rPr>
          <w:rFonts w:ascii="Arial" w:hAnsi="Arial" w:cs="Arial"/>
          <w:sz w:val="20"/>
          <w:szCs w:val="20"/>
        </w:rPr>
        <w:t xml:space="preserve">with improved neonatal outcomes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3390/jcm14113937","ISSN":"2077-0383 (Print)","PMID":"40507702","abstract":"Background/Objective: Preeclampsia is a hypertensive disorder associated with  pregnancy that has a significant impact on maternal and neonatal health and has the potential to result in significant perinatal adverse outcomes. Maternal education has been proposed as a protective factor during pregnancy; however, its role in preeclamptic pregnancies remains unclear. This study aimed to explore the relationship between maternal education level, as defined by ISCED classification, and neonatal outcomes (birth weight, gestational age, and APGAR score) in pregnancies complicated by preeclampsia. Methods: A retrospective case-control analysis was conducted on 674 deliveries at a single tertiary center in Western Romania between January 2022 and August 2024. Neonatal outcomes, specifically birth weight, gestational age, and APGAR scores were studied and stratified into three ISCED-based maternal education subgroups. Statistical analyses, including ANOVA, chi-square tests, and logistic regression, were used to analyze the effect of maternal education, with confounders such as maternal age and chronic hypertension being controlled for. Results: Preeclampsia was associated with lower birth weight (p &lt; 0.001), gestational age at birth (p &lt; 0.001), and APGAR scores (p &lt; 0.001) than the control group. Maternal level of education was associated with better neonatal outcomes in the preeclamptic group, with lower odds of fetal growth restriction (OR = 0.68, p = 0.03) and preterm birth; however, the effect was less pronounced in the control group. Conclusions: Maternal education partially mitigates the adverse effects of preeclampsia on neonatal well-being, birth weight, and gestational age at birth. These findings underscore the importance of incorporating maternal education into prenatal care programs to improve perinatal outcomes, with a special focus on high-risk pregnancies.","author":[{"dropping-particle":"","family":"Buciu","given":"Victor Bogdan","non-dropping-particle":"","parse-names":false,"suffix":""},{"dropping-particle":"","family":"Șerban","given":"Denis Mihai","non-dropping-particle":"","parse-names":false,"suffix":""},{"dropping-particle":"","family":"Olariu","given":"Sebastian","non-dropping-particle":"","parse-names":false,"suffix":""},{"dropping-particle":"","family":"Novacescu","given":"Dorin","non-dropping-particle":"","parse-names":false,"suffix":""},{"dropping-particle":"","family":"Cîtu","given":"Cosmin","non-dropping-particle":"","parse-names":false,"suffix":""},{"dropping-particle":"","family":"Ciurescu","given":"Sebastian","non-dropping-particle":"","parse-names":false,"suffix":""},{"dropping-particle":"","family":"Tomescu","given":"Larisa","non-dropping-particle":"","parse-names":false,"suffix":""},{"dropping-particle":"","family":"Rațiu","given":"Adrian Claudiu","non-dropping-particle":"","parse-names":false,"suffix":""},{"dropping-particle":"","family":"Sas","given":"Ioan","non-dropping-particle":"","parse-names":false,"suffix":""},{"dropping-particle":"","family":"Ionac","given":"Mihai","non-dropping-particle":"","parse-names":false,"suffix":""},{"dropping-particle":"","family":"Chiriac","given":"Veronica-Daniela","non-dropping-particle":"","parse-names":false,"suffix":""}],"container-title":"Journal of clinical medicine","id":"ITEM-1","issue":"11","issued":{"date-parts":[["2025","6"]]},"language":"eng","publisher-place":"Switzerland","title":"The Impact of Maternal Education on Neonatal Outcomes in Preeclamptic Pregnancies  from a Low-Resource Settings.","type":"article-journal","volume":"14"},"uris":["http://www.mendeley.com/documents/?uuid=8c9e06a3-711d-4e2c-a34c-f3e1283bbdc6"]}],"mendeley":{"formattedCitation":"[13]","plainTextFormattedCitation":"[13]","previouslyFormattedCitation":"[14]"},"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3]</w:t>
      </w:r>
      <w:r w:rsidR="00F12CEC" w:rsidRPr="00C601DB">
        <w:rPr>
          <w:rFonts w:ascii="Arial" w:hAnsi="Arial" w:cs="Arial"/>
          <w:sz w:val="20"/>
          <w:szCs w:val="20"/>
        </w:rPr>
        <w:fldChar w:fldCharType="end"/>
      </w:r>
      <w:r w:rsidRPr="00C601DB">
        <w:rPr>
          <w:rFonts w:ascii="Arial" w:hAnsi="Arial" w:cs="Arial"/>
          <w:sz w:val="20"/>
          <w:szCs w:val="20"/>
        </w:rPr>
        <w:t xml:space="preserve">. Household income levels were skewed toward middle-income (46.0%) and low-income (41.5%) groups, while only 12.5% were classified as high income, reflecting socioeconomic disparities similar to </w:t>
      </w:r>
      <w:r w:rsidR="00943A36" w:rsidRPr="00C601DB">
        <w:rPr>
          <w:rFonts w:ascii="Arial" w:hAnsi="Arial" w:cs="Arial"/>
          <w:sz w:val="20"/>
          <w:szCs w:val="20"/>
        </w:rPr>
        <w:t>those observed in other</w:t>
      </w:r>
      <w:r w:rsidRPr="00C601DB">
        <w:rPr>
          <w:rFonts w:ascii="Arial" w:hAnsi="Arial" w:cs="Arial"/>
          <w:sz w:val="20"/>
          <w:szCs w:val="20"/>
        </w:rPr>
        <w:t xml:space="preserve"> studies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midw.2024.104079","ISSN":"02666138","PMID":"38945104","abstract":"Aim: To examine the association between Midwifery Continuity of Care (MCoC) and exclusive breastfeeding at hospital discharge and neonatal hyperbilirubinemia. Methods: A matched cohort design was employed using data from the Swedish Pregnancy Register. The study included 12,096 women who gave birth at a university hospital in Stockholm, Sweden from January 2019 to August 2021. Women and newborns cared for in a MCoC model were compared with a propensity-score matched set receiving standard care. Risk ratios (RR) were determined with 95 % confidence intervals (CI) based on the matched cohort through modified Poisson regressions with robust standard error. A mediation analysis assessed the direct and indirect effects of MCoC on exclusive breastfeeding at hospital discharge and neonatal hyperbilirubinemia and to what extent the association was mediated by preterm birth. Finding: Findings showed that MCoC was associated with a higher chance of exclusive breastfeeding rate (RR: 1.06, 95 % CI: 1.01–1.12) and lower risk of neonatal hyperbilirubinemia (RR: 0.51, 95 % CI: 0.32–0.82) compared with standard care. Mediation analysis demonstrated that lower preterm birth accounted for approximately 28 % of total effect on the reduced risk of neonatal hyperbilirubinemia. Discussion/Conclusion: This matched cohort study provided preliminary evidence that MCoC models could be an intervention for improving exclusive breastfeeding rates at hospital discharge and reducing the risk of neonatal hyperbilirubinemia.","author":[{"dropping-particle":"","family":"Shahshahani","given":"Mahshid Abdi","non-dropping-particle":"","parse-names":false,"suffix":""},{"dropping-particle":"","family":"Liu","given":"Xingrong","non-dropping-particle":"","parse-names":false,"suffix":""},{"dropping-particle":"","family":"Norman","given":"Mikael","non-dropping-particle":"","parse-names":false,"suffix":""},{"dropping-particle":"","family":"Tilden","given":"Ellen L.","non-dropping-particle":"","parse-names":false,"suffix":""},{"dropping-particle":"","family":"Ahlberg","given":"Mia","non-dropping-particle":"","parse-names":false,"suffix":""}],"container-title":"Midwifery","id":"ITEM-1","issue":"June","issued":{"date-parts":[["2024"]]},"page":"104079","publisher":"Elsevier Ltd","title":"Midwifery continuity of care, breastfeeding and neonatal hyperbilirubinemia: A retrospective cohort study","type":"article-journal","volume":"136"},"uris":["http://www.mendeley.com/documents/?uuid=ab8c66fb-b5ca-46d3-be1f-fc89e6078bfb"]}],"mendeley":{"formattedCitation":"[14]","plainTextFormattedCitation":"[14]","previouslyFormattedCitation":"[15]"},"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4]</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7759/cureus.18478","ISSN":"2168-8184 (Print)","PMID":"34659917","abstract":"Insufficient milk intake in breastfed neonates is common, frequently missed, and  causes preventable hospitalizations for jaundice/hyperbilirubinemia, hypernatremia/dehydration, and hypoglycemia - accounting for most U.S. neonatal readmissions. These and other consequences of neonatal starvation and deprivation may substantially contribute to fully preventable morbidity and mortality in previously healthy neonates worldwide. Previous advanced civilizations recognized this problem of breastfeeding insufficiencies and had an infrastructure to solve it: Wetnursing, shared nursing, and prelacteal feeding traditions used to be well-organized and widespread. Modern societies accidentally destroyed that infrastructure. Then, modern reformers missing a few generations of direct knowledge transmission about safe breastfeeding invented a new, historically anomalous conception of breastfeeding defined in terms of exclusivity. As that new intervention has become increasingly widespread, so too have researchers widely reported associated possible harms of the longer neonatal starvation/deprivation and later infant under-nutrition periods that it creates when breastfeeding is insufficient. Early insufficient nutrition/hydration has possible long-term effects including neurodevelopmental consequences such as attention deficit hyperactivity disorder, autism, cerebral palsy, cognitive and developmental delay, epilepsy, hearing impairment, kernicterus, language disorder, mood disorders, lower IQ, and specific learning disorder. Current early infant feeding guidelines conflict with the available evidence. Recent reform efforts have tended to focus on using more technology and measurement to harm fewer neonates instead of proposing the indicated paradigm shift in early infant feeding to prevent more harm. The scientific evidence is already sufficient to mandate application of the precautionary principle to feed neonates early, adequate, and often milk before mothers' milk comes in and whenever signs of hunger persist, mitigating possible risks including death or disability. In most contexts, the formula is the best supplementary milk for infants at risk from breastfeeding insufficiencies. National-level reviews of scientific evidence, health policy, and research methods and ethics are needed to initiate the early infant feeding paradigm shift that the data already support. Policy experiments and related legislative initiatives might also contribute to the shift, as insurer…","author":[{"dropping-particle":"","family":"Wilde","given":"Vera K","non-dropping-particle":"","parse-names":false,"suffix":""}],"container-title":"Cureus","id":"ITEM-1","issue":"10","issued":{"date-parts":[["2021","10"]]},"language":"eng","page":"e18478","publisher-place":"United States","title":"Breastfeeding Insufficiencies: Common and Preventable Harm to Neonates.","type":"article-journal","volume":"13"},"uris":["http://www.mendeley.com/documents/?uuid=50edea5a-f42d-4e84-82d4-24c59926617a"]}],"mendeley":{"formattedCitation":"[15]","plainTextFormattedCitation":"[15]","previouslyFormattedCitation":"[16]"},"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5]</w:t>
      </w:r>
      <w:r w:rsidR="009E1A23" w:rsidRPr="00C601DB">
        <w:rPr>
          <w:rFonts w:ascii="Arial" w:hAnsi="Arial" w:cs="Arial"/>
          <w:sz w:val="20"/>
          <w:szCs w:val="20"/>
        </w:rPr>
        <w:fldChar w:fldCharType="end"/>
      </w:r>
    </w:p>
    <w:p w14:paraId="4E5EDC6C" w14:textId="18FC2B52"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Family history of jaundice was reported in 9.8% of neonates, consistent with the role of genetic predispo</w:t>
      </w:r>
      <w:r w:rsidR="00F12CEC" w:rsidRPr="00C601DB">
        <w:rPr>
          <w:rFonts w:ascii="Arial" w:hAnsi="Arial" w:cs="Arial"/>
          <w:sz w:val="20"/>
          <w:szCs w:val="20"/>
        </w:rPr>
        <w:t xml:space="preserve">sitions such as G6PD deficiency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heliyon.2023.e18437","ISSN":"2405-8440 (Print)","PMID":"37539282","abstract":"BACKGROUND: Glucose-6-phosphate dehydrogenase (G6PD) deficiency is a genetic  disorder caused by a structural abnormality in the enzyme. G6PD deficiency is most prevalent among African, Asian, and Mediterranean people. This study aimed to investigate how prevalent G6PD deficiency is in African neonates with jaundice. METHODS: The public sources, such as PubMed, Science Direct, Google Scholar, and Africa Journal Online were searched for articles that reported the prevalence of G6PD deficiency published before March 21st, 2022. The Joanna Briggs Institute's (JBI) critical assessment checklist was used to evaluate the quality of individual studies. STATA-17 was used to do the statistical analysis. The pooled prevalence of G6PD deficiency in neonates with jaundice in Africa was calculated using a forest plot and a random effects model. I(2) statistics and Galbraith plots were used to assess heterogeneity. Publication bias was assessed using a funnel plot and Egger's statistical test. RESULTS: Ten studies involving 1555 neonates with jaundice were involved in the study. G6PD deficiency was prevalent in 24.60% of African neonates with jaundice (95% CI:12.47-36.74) with considerable heterogeneity (I(2) = 100%). Nigerian neonates with jaundice had the highest G6PD deficiency (49.67%), whereas South Africans had the lowest (3.14%). CONCLUSION: G6PD deficiency has been implicated in a significant portion of African neonates with jaundice, notwithstanding the need for greater research on predisposing variables from other countries. Therefore, it should be thought of performing screening and diagnostic laboratory tests for G6PD deficiency.","author":[{"dropping-particle":"","family":"Kassahun","given":"Woldeteklehaymanot","non-dropping-particle":"","parse-names":false,"suffix":""},{"dropping-particle":"","family":"Tunta","given":"Abayneh","non-dropping-particle":"","parse-names":false,"suffix":""},{"dropping-particle":"","family":"Abera","given":"Atitegeb","non-dropping-particle":"","parse-names":false,"suffix":""},{"dropping-particle":"","family":"Shiferaw","given":"Mulu","non-dropping-particle":"","parse-names":false,"suffix":""}],"container-title":"Heliyon","id":"ITEM-1","issue":"7","issued":{"date-parts":[["2023","7"]]},"language":"eng","page":"e18437","publisher-place":"England","title":"Glucose-6-phosphate dehydrogenase deficiency among neonates with jaundice in  Africa; systematic review and meta-analysis.","type":"article-journal","volume":"9"},"uris":["http://www.mendeley.com/documents/?uuid=6c41a328-134b-415f-a3d7-64322e99c120"]}],"mendeley":{"formattedCitation":"[16]","plainTextFormattedCitation":"[16]","previouslyFormattedCitation":"[17]"},"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6]</w:t>
      </w:r>
      <w:r w:rsidR="00F12CEC" w:rsidRPr="00C601DB">
        <w:rPr>
          <w:rFonts w:ascii="Arial" w:hAnsi="Arial" w:cs="Arial"/>
          <w:sz w:val="20"/>
          <w:szCs w:val="20"/>
        </w:rPr>
        <w:fldChar w:fldCharType="end"/>
      </w:r>
      <w:r w:rsidR="00AB2558" w:rsidRPr="00C601DB">
        <w:rPr>
          <w:rFonts w:ascii="Arial" w:hAnsi="Arial" w:cs="Arial"/>
          <w:sz w:val="20"/>
          <w:szCs w:val="20"/>
        </w:rPr>
        <w:t xml:space="preserve"> </w:t>
      </w:r>
      <w:r w:rsidR="00AB255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037/pm-21-4","abstract":"Neonatal jaundice (NJ) is one of the most common causes for medical intervention in the \nnewborn period. While transitory hyperbilirubinemia (HB) is present in almost all newborns, detection\nof jaundice requires a trained observer and good lighting. Thus, jaundice in the newborn has a reported\nincidence between 60% to more than 90%. Bilirubin, the molecule that causes the color of jaundice, is the\nend product of disassembly of heme-containing molecules, primarily hemoglobin. Therefore, conditions that\nincrease hemolysis will increase bilirubin production and cause jaundice. Common conditions in the newborn\nare blood group incompatibilities and congenital hemolytic anemias. A family history of NJ increases the\nlikelihood of jaundice in the present newborn, and is one of several examples of genetic conditions that\ncontribute. Endocrine and metabolic conditions contribute, the most common being maternal diabetes.\nAn increased incidence is seen in infants of Southeast Asian mothers, while African infants have a lower\nincidence unless they suffer from G-6-PD-deficiency. Drugs taken by the mother during pregnancy may\nimpact on hepatic metabolism of bilirubin in the newborn, often by reducing the incidence of jaundice, and\nthe same may happen with certain drugs given to the newborn. Birth trauma, through extravasation of blood,\nwill increase bilirubin production and jaundice. Preterm infants have immature bilirubin metabolism and\na higher incidence of jaundice. Breast-fed infants have an increased incidence of jaundice, which may also\nlast longer. Extreme NJ, associated with risk of kernicterus spectrum syndrome, has an estimated worldwide\nincidence of 99/100,000 or more, thus affecting 130,000 or more infants each year and calling for increased\nvigilance and preparedness for rapid therapeutic intervention.","author":[{"dropping-particle":"","family":"Hansen","given":"Thor","non-dropping-particle":"","parse-names":false,"suffix":""}],"container-title":"Pediatric Medicine","id":"ITEM-1","issued":{"date-parts":[["2021","5","1"]]},"page":"18","title":"The epidemiology of neonatal jaundice","type":"article-journal","volume":"5"},"uris":["http://www.mendeley.com/documents/?uuid=34f23ae5-50fe-40de-b929-ce45ef39819f"]}],"mendeley":{"formattedCitation":"[17]","plainTextFormattedCitation":"[17]","previouslyFormattedCitation":"[18]"},"properties":{"noteIndex":0},"schema":"https://github.com/citation-style-language/schema/raw/master/csl-citation.json"}</w:instrText>
      </w:r>
      <w:r w:rsidR="00AB2558" w:rsidRPr="00C601DB">
        <w:rPr>
          <w:rFonts w:ascii="Arial" w:hAnsi="Arial" w:cs="Arial"/>
          <w:sz w:val="20"/>
          <w:szCs w:val="20"/>
        </w:rPr>
        <w:fldChar w:fldCharType="separate"/>
      </w:r>
      <w:r w:rsidR="00CA7C9E" w:rsidRPr="00CA7C9E">
        <w:rPr>
          <w:rFonts w:ascii="Arial" w:hAnsi="Arial" w:cs="Arial"/>
          <w:noProof/>
          <w:sz w:val="20"/>
          <w:szCs w:val="20"/>
        </w:rPr>
        <w:t>[17]</w:t>
      </w:r>
      <w:r w:rsidR="00AB2558"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majority of mothers attended ANC regularly (73.8%), though 26.2% had irregular or no ANC attendance, which has been li</w:t>
      </w:r>
      <w:r w:rsidR="00F12CEC" w:rsidRPr="00C601DB">
        <w:rPr>
          <w:rFonts w:ascii="Arial" w:hAnsi="Arial" w:cs="Arial"/>
          <w:sz w:val="20"/>
          <w:szCs w:val="20"/>
        </w:rPr>
        <w:t xml:space="preserve">nked to poor perinatal outcomes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4-024-06884-3","ISBN":"1288402406","ISSN":"14712393","PMID":"39425048","abstract":"Background: Inadequacy of antenatal care (ANC) utilization is a prominent public health problem, causing poor pregnancy outcomes. In developing countries, including Ethiopia, having ANC coverage, many pregnant women do not achieve the first ANC visits in the first trimester and receive at least four ANC visits. Therefore, this study aimed to examine the magnitude and identify determinants of inadequacy of antenatal care attendance amongst pregnant women in Ethiopia. Methods: Inadequate ANC attendance was defined as combining starting ANC visits after the first trimester and having fewer than four visits together. The study used secondary data from the 2019 mini-demographic and health survey. A weighted sample of 3927 pregnant women was included in this study. Data management and further analysis were performed using STATA 14 software. A multivariable generalized estimating equation analysis was used to identify determinants associated with inadequacy of antenatal care attendance. The Adjusted odds ratio with a 95% confidence interval was used to identify significant variables for inadequate antenatal care visits. Result: Overall, 78.5% of pregnant women did not attend adequate antenatal care visits during pregnancy. In multivariable generalized estimating equation analysis, women aged 25 to 34 years (AOR = 0.77, 95% CI: 0.61–0.95), being educated (AOR = 0.31; 95% CI: 0.22–0.45), and being wealthier index (AOR = 0.67, 95% CI: 0.51–0.88) were less likely to inadequate antenatal care attendance. Whereas being rural residents (AOR = 1.49; 95% CI:1.08–2.07), no television exposure (AOR = 1.51; 95% CI:1.1–2.06), having more family members in the household (AOR = 1.81; 95% CI: 1.11–2.95), and women from semi-peripheral region (AOR = 1.92; 95% CI: 1.42–2.59) were higher odds of being associated with inadequacy of antenatal care attendance. Conclusions: The prevalence of Inadequate antenatal care attendance amongst pregnant women in Ethiopia is still High. The study identifies significant variables that could be positively and negatively associated with inadequate antenatal care visits. Health education interventions should target uneducated, poorer, and rural women to attend early antenatal care and use at least four antenatal care utilization for early detection of complications during pregnancy and delivery.","author":[{"dropping-particle":"","family":"Gebeyehu","given":"Asaye Alamneh","non-dropping-particle":"","parse-names":false,"suffix":""},{"dropping-particle":"","family":"Dessie","given":"Anteneh Mengist","non-dropping-particle":"","parse-names":false,"suffix":""},{"dropping-particle":"","family":"Zemene","given":"Melkamu Aderajew","non-dropping-particle":"","parse-names":false,"suffix":""},{"dropping-particle":"","family":"Anteneh","given":"Rahel Mulatie","non-dropping-particle":"","parse-names":false,"suffix":""},{"dropping-particle":"","family":"Chanie","given":"Ermias Sisay","non-dropping-particle":"","parse-names":false,"suffix":""},{"dropping-particle":"","family":"Kebede","given":"Natnael","non-dropping-particle":"","parse-names":false,"suffix":""},{"dropping-particle":"","family":"Moges","given":"Natnael","non-dropping-particle":"","parse-names":false,"suffix":""},{"dropping-particle":"","family":"Tsega","given":"Sintayehu Simie","non-dropping-particle":"","parse-names":false,"suffix":""},{"dropping-particle":"","family":"Belete","given":"Melaku Ashagrie","non-dropping-particle":"","parse-names":false,"suffix":""},{"dropping-particle":"","family":"Alemayehu","given":"Ermiyas","non-dropping-particle":"","parse-names":false,"suffix":""},{"dropping-particle":"","family":"Anley","given":"Denekew Tenaw","non-dropping-particle":"","parse-names":false,"suffix":""}],"container-title":"BMC Pregnancy and Childbirth","id":"ITEM-1","issue":"1","issued":{"date-parts":[["2024"]]},"title":"Inadequacy of antenatal care attendance and its determinants amongst pregnant women in Ethiopia based on the 2019 Mini-Ethiopian demographic health survey: secondary data analysis","type":"article-journal","volume":"24"},"uris":["http://www.mendeley.com/documents/?uuid=85a85a5a-6357-46ad-851e-a67c4d00cfd9"]}],"mendeley":{"formattedCitation":"[18]","plainTextFormattedCitation":"[18]","previouslyFormattedCitation":"[19]"},"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8]</w:t>
      </w:r>
      <w:r w:rsidR="00F12CEC"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prevalence of neonatal jaundice was 34.2%, which aligns with prevalence ranges reported in oth</w:t>
      </w:r>
      <w:r w:rsidR="00C61955" w:rsidRPr="00C601DB">
        <w:rPr>
          <w:rFonts w:ascii="Arial" w:hAnsi="Arial" w:cs="Arial"/>
          <w:sz w:val="20"/>
          <w:szCs w:val="20"/>
        </w:rPr>
        <w:t xml:space="preserve">er sub-Saharan African settings </w:t>
      </w:r>
      <w:r w:rsidR="00C6195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6]","plainTextFormattedCitation":"[6]","previouslyFormattedCitation":"[6]"},"properties":{"noteIndex":0},"schema":"https://github.com/citation-style-language/schema/raw/master/csl-citation.json"}</w:instrText>
      </w:r>
      <w:r w:rsidR="00C61955" w:rsidRPr="00C601DB">
        <w:rPr>
          <w:rFonts w:ascii="Arial" w:hAnsi="Arial" w:cs="Arial"/>
          <w:sz w:val="20"/>
          <w:szCs w:val="20"/>
        </w:rPr>
        <w:fldChar w:fldCharType="separate"/>
      </w:r>
      <w:r w:rsidR="00C601DB" w:rsidRPr="00C601DB">
        <w:rPr>
          <w:rFonts w:ascii="Arial" w:hAnsi="Arial" w:cs="Arial"/>
          <w:noProof/>
          <w:sz w:val="20"/>
          <w:szCs w:val="20"/>
        </w:rPr>
        <w:t>[6]</w:t>
      </w:r>
      <w:r w:rsidR="00C61955" w:rsidRPr="00C601DB">
        <w:rPr>
          <w:rFonts w:ascii="Arial" w:hAnsi="Arial" w:cs="Arial"/>
          <w:sz w:val="20"/>
          <w:szCs w:val="20"/>
        </w:rPr>
        <w:fldChar w:fldCharType="end"/>
      </w:r>
      <w:r w:rsidR="00CD05F5" w:rsidRPr="00C601DB">
        <w:rPr>
          <w:rFonts w:ascii="Arial" w:hAnsi="Arial" w:cs="Arial"/>
          <w:sz w:val="20"/>
          <w:szCs w:val="20"/>
        </w:rPr>
        <w:t xml:space="preserve"> </w:t>
      </w:r>
      <w:r w:rsidR="00CD05F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19]","plainTextFormattedCitation":"[19]","previouslyFormattedCitation":"[20]"},"properties":{"noteIndex":0},"schema":"https://github.com/citation-style-language/schema/raw/master/csl-citation.json"}</w:instrText>
      </w:r>
      <w:r w:rsidR="00CD05F5" w:rsidRPr="00C601DB">
        <w:rPr>
          <w:rFonts w:ascii="Arial" w:hAnsi="Arial" w:cs="Arial"/>
          <w:sz w:val="20"/>
          <w:szCs w:val="20"/>
        </w:rPr>
        <w:fldChar w:fldCharType="separate"/>
      </w:r>
      <w:r w:rsidR="00CA7C9E" w:rsidRPr="00CA7C9E">
        <w:rPr>
          <w:rFonts w:ascii="Arial" w:hAnsi="Arial" w:cs="Arial"/>
          <w:noProof/>
          <w:sz w:val="20"/>
          <w:szCs w:val="20"/>
        </w:rPr>
        <w:t>[19]</w:t>
      </w:r>
      <w:r w:rsidR="00CD05F5" w:rsidRPr="00C601DB">
        <w:rPr>
          <w:rFonts w:ascii="Arial" w:hAnsi="Arial" w:cs="Arial"/>
          <w:sz w:val="20"/>
          <w:szCs w:val="20"/>
        </w:rPr>
        <w:fldChar w:fldCharType="end"/>
      </w:r>
      <w:r w:rsidR="00C61955" w:rsidRPr="00C601DB">
        <w:rPr>
          <w:rFonts w:ascii="Arial" w:hAnsi="Arial" w:cs="Arial"/>
          <w:sz w:val="20"/>
          <w:szCs w:val="20"/>
        </w:rPr>
        <w:t>.</w:t>
      </w:r>
    </w:p>
    <w:p w14:paraId="60A6C53A" w14:textId="77777777" w:rsidR="00C61955" w:rsidRPr="00C601DB" w:rsidRDefault="00C61955" w:rsidP="00B4111B">
      <w:pPr>
        <w:pStyle w:val="a3"/>
        <w:spacing w:line="360" w:lineRule="auto"/>
        <w:jc w:val="both"/>
        <w:rPr>
          <w:rFonts w:ascii="Arial" w:hAnsi="Arial" w:cs="Arial"/>
          <w:sz w:val="20"/>
          <w:szCs w:val="20"/>
        </w:rPr>
      </w:pPr>
    </w:p>
    <w:p w14:paraId="283B04E3" w14:textId="5F338C2B" w:rsidR="00CF4244" w:rsidRPr="008E2763" w:rsidRDefault="00CF4244"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2: Distribution of Feeding, Education, and Socioeconomic Characteristics</w:t>
      </w:r>
      <w:r w:rsidR="00EC20E2" w:rsidRPr="008E2763">
        <w:rPr>
          <w:rFonts w:ascii="Arial" w:eastAsia="Times New Roman" w:hAnsi="Arial" w:cs="Arial"/>
          <w:b/>
          <w:bCs/>
          <w:sz w:val="20"/>
          <w:szCs w:val="20"/>
        </w:rPr>
        <w:t xml:space="preserve"> among the nursing mothers and the prevalence of neonatal jaundice</w:t>
      </w:r>
    </w:p>
    <w:tbl>
      <w:tblPr>
        <w:tblStyle w:val="a5"/>
        <w:tblW w:w="0" w:type="auto"/>
        <w:jc w:val="center"/>
        <w:tblLook w:val="04A0" w:firstRow="1" w:lastRow="0" w:firstColumn="1" w:lastColumn="0" w:noHBand="0" w:noVBand="1"/>
      </w:tblPr>
      <w:tblGrid>
        <w:gridCol w:w="2684"/>
        <w:gridCol w:w="2329"/>
        <w:gridCol w:w="972"/>
        <w:gridCol w:w="1661"/>
      </w:tblGrid>
      <w:tr w:rsidR="00CF4244" w:rsidRPr="00C601DB" w14:paraId="7A1DF0DA" w14:textId="77777777" w:rsidTr="00C73EE8">
        <w:trPr>
          <w:jc w:val="center"/>
        </w:trPr>
        <w:tc>
          <w:tcPr>
            <w:tcW w:w="0" w:type="auto"/>
            <w:hideMark/>
          </w:tcPr>
          <w:p w14:paraId="7B373048"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0F4446BA"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Category</w:t>
            </w:r>
          </w:p>
        </w:tc>
        <w:tc>
          <w:tcPr>
            <w:tcW w:w="0" w:type="auto"/>
            <w:hideMark/>
          </w:tcPr>
          <w:p w14:paraId="4959F7C1" w14:textId="4E0ECE08"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Number</w:t>
            </w:r>
          </w:p>
        </w:tc>
        <w:tc>
          <w:tcPr>
            <w:tcW w:w="0" w:type="auto"/>
            <w:hideMark/>
          </w:tcPr>
          <w:p w14:paraId="1B828B12" w14:textId="3BAD263D"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ercentage (</w:t>
            </w:r>
            <w:r w:rsidR="00CF4244" w:rsidRPr="00C601DB">
              <w:rPr>
                <w:rFonts w:ascii="Arial" w:eastAsia="Times New Roman" w:hAnsi="Arial" w:cs="Arial"/>
                <w:b/>
                <w:bCs/>
                <w:sz w:val="20"/>
                <w:szCs w:val="20"/>
              </w:rPr>
              <w:t>%</w:t>
            </w:r>
            <w:r w:rsidRPr="00C601DB">
              <w:rPr>
                <w:rFonts w:ascii="Arial" w:eastAsia="Times New Roman" w:hAnsi="Arial" w:cs="Arial"/>
                <w:b/>
                <w:bCs/>
                <w:sz w:val="20"/>
                <w:szCs w:val="20"/>
              </w:rPr>
              <w:t>)</w:t>
            </w:r>
          </w:p>
        </w:tc>
      </w:tr>
      <w:tr w:rsidR="00CF4244" w:rsidRPr="00C601DB" w14:paraId="3B0D34ED" w14:textId="77777777" w:rsidTr="00C73EE8">
        <w:trPr>
          <w:jc w:val="center"/>
        </w:trPr>
        <w:tc>
          <w:tcPr>
            <w:tcW w:w="0" w:type="auto"/>
            <w:hideMark/>
          </w:tcPr>
          <w:p w14:paraId="69ADC7B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Feeding method</w:t>
            </w:r>
          </w:p>
        </w:tc>
        <w:tc>
          <w:tcPr>
            <w:tcW w:w="0" w:type="auto"/>
            <w:hideMark/>
          </w:tcPr>
          <w:p w14:paraId="4AD2ABB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xclusive breastfeeding</w:t>
            </w:r>
          </w:p>
        </w:tc>
        <w:tc>
          <w:tcPr>
            <w:tcW w:w="0" w:type="auto"/>
            <w:hideMark/>
          </w:tcPr>
          <w:p w14:paraId="0F1354B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82</w:t>
            </w:r>
          </w:p>
        </w:tc>
        <w:tc>
          <w:tcPr>
            <w:tcW w:w="0" w:type="auto"/>
            <w:hideMark/>
          </w:tcPr>
          <w:p w14:paraId="73A5CF4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3.7</w:t>
            </w:r>
          </w:p>
        </w:tc>
      </w:tr>
      <w:tr w:rsidR="00CF4244" w:rsidRPr="00C601DB" w14:paraId="5B59F472" w14:textId="77777777" w:rsidTr="00C73EE8">
        <w:trPr>
          <w:jc w:val="center"/>
        </w:trPr>
        <w:tc>
          <w:tcPr>
            <w:tcW w:w="0" w:type="auto"/>
            <w:hideMark/>
          </w:tcPr>
          <w:p w14:paraId="04B43E0B"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1BCEC9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ixed feeding</w:t>
            </w:r>
          </w:p>
        </w:tc>
        <w:tc>
          <w:tcPr>
            <w:tcW w:w="0" w:type="auto"/>
            <w:hideMark/>
          </w:tcPr>
          <w:p w14:paraId="17CD000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2</w:t>
            </w:r>
          </w:p>
        </w:tc>
        <w:tc>
          <w:tcPr>
            <w:tcW w:w="0" w:type="auto"/>
            <w:hideMark/>
          </w:tcPr>
          <w:p w14:paraId="2E85BAB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0</w:t>
            </w:r>
          </w:p>
        </w:tc>
      </w:tr>
      <w:tr w:rsidR="00CF4244" w:rsidRPr="00C601DB" w14:paraId="71F37E24" w14:textId="77777777" w:rsidTr="00C73EE8">
        <w:trPr>
          <w:jc w:val="center"/>
        </w:trPr>
        <w:tc>
          <w:tcPr>
            <w:tcW w:w="0" w:type="auto"/>
            <w:hideMark/>
          </w:tcPr>
          <w:p w14:paraId="2503A90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87970A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ormula only</w:t>
            </w:r>
          </w:p>
        </w:tc>
        <w:tc>
          <w:tcPr>
            <w:tcW w:w="0" w:type="auto"/>
            <w:hideMark/>
          </w:tcPr>
          <w:p w14:paraId="05E3861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6</w:t>
            </w:r>
          </w:p>
        </w:tc>
        <w:tc>
          <w:tcPr>
            <w:tcW w:w="0" w:type="auto"/>
            <w:hideMark/>
          </w:tcPr>
          <w:p w14:paraId="049C0EE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3</w:t>
            </w:r>
          </w:p>
        </w:tc>
      </w:tr>
      <w:tr w:rsidR="00CF4244" w:rsidRPr="00C601DB" w14:paraId="63FC91F6" w14:textId="77777777" w:rsidTr="00C73EE8">
        <w:trPr>
          <w:jc w:val="center"/>
        </w:trPr>
        <w:tc>
          <w:tcPr>
            <w:tcW w:w="0" w:type="auto"/>
            <w:hideMark/>
          </w:tcPr>
          <w:p w14:paraId="253B11F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Education level</w:t>
            </w:r>
          </w:p>
        </w:tc>
        <w:tc>
          <w:tcPr>
            <w:tcW w:w="0" w:type="auto"/>
            <w:hideMark/>
          </w:tcPr>
          <w:p w14:paraId="662CA69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econdary</w:t>
            </w:r>
          </w:p>
        </w:tc>
        <w:tc>
          <w:tcPr>
            <w:tcW w:w="0" w:type="auto"/>
            <w:hideMark/>
          </w:tcPr>
          <w:p w14:paraId="5A00C13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3</w:t>
            </w:r>
          </w:p>
        </w:tc>
        <w:tc>
          <w:tcPr>
            <w:tcW w:w="0" w:type="auto"/>
            <w:hideMark/>
          </w:tcPr>
          <w:p w14:paraId="6A01D95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7.2</w:t>
            </w:r>
          </w:p>
        </w:tc>
      </w:tr>
      <w:tr w:rsidR="00CF4244" w:rsidRPr="00C601DB" w14:paraId="17F623F2" w14:textId="77777777" w:rsidTr="00C73EE8">
        <w:trPr>
          <w:jc w:val="center"/>
        </w:trPr>
        <w:tc>
          <w:tcPr>
            <w:tcW w:w="0" w:type="auto"/>
            <w:hideMark/>
          </w:tcPr>
          <w:p w14:paraId="6B7867A7"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52D50F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Tertiary</w:t>
            </w:r>
          </w:p>
        </w:tc>
        <w:tc>
          <w:tcPr>
            <w:tcW w:w="0" w:type="auto"/>
            <w:hideMark/>
          </w:tcPr>
          <w:p w14:paraId="3688627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74</w:t>
            </w:r>
          </w:p>
        </w:tc>
        <w:tc>
          <w:tcPr>
            <w:tcW w:w="0" w:type="auto"/>
            <w:hideMark/>
          </w:tcPr>
          <w:p w14:paraId="293601F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9.0</w:t>
            </w:r>
          </w:p>
        </w:tc>
      </w:tr>
      <w:tr w:rsidR="00CF4244" w:rsidRPr="00C601DB" w14:paraId="57EC786C" w14:textId="77777777" w:rsidTr="00C73EE8">
        <w:trPr>
          <w:jc w:val="center"/>
        </w:trPr>
        <w:tc>
          <w:tcPr>
            <w:tcW w:w="0" w:type="auto"/>
            <w:hideMark/>
          </w:tcPr>
          <w:p w14:paraId="58CDABC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543688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Primary</w:t>
            </w:r>
          </w:p>
        </w:tc>
        <w:tc>
          <w:tcPr>
            <w:tcW w:w="0" w:type="auto"/>
            <w:hideMark/>
          </w:tcPr>
          <w:p w14:paraId="660DD33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3</w:t>
            </w:r>
          </w:p>
        </w:tc>
        <w:tc>
          <w:tcPr>
            <w:tcW w:w="0" w:type="auto"/>
            <w:hideMark/>
          </w:tcPr>
          <w:p w14:paraId="3B6CCC7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8</w:t>
            </w:r>
          </w:p>
        </w:tc>
      </w:tr>
      <w:tr w:rsidR="00CF4244" w:rsidRPr="00C601DB" w14:paraId="5059C6BC" w14:textId="77777777" w:rsidTr="00C73EE8">
        <w:trPr>
          <w:jc w:val="center"/>
        </w:trPr>
        <w:tc>
          <w:tcPr>
            <w:tcW w:w="0" w:type="auto"/>
            <w:hideMark/>
          </w:tcPr>
          <w:p w14:paraId="25D4B1D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Household income</w:t>
            </w:r>
          </w:p>
        </w:tc>
        <w:tc>
          <w:tcPr>
            <w:tcW w:w="0" w:type="auto"/>
            <w:hideMark/>
          </w:tcPr>
          <w:p w14:paraId="6BB80A9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iddle</w:t>
            </w:r>
          </w:p>
        </w:tc>
        <w:tc>
          <w:tcPr>
            <w:tcW w:w="0" w:type="auto"/>
            <w:hideMark/>
          </w:tcPr>
          <w:p w14:paraId="0E7BB3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76</w:t>
            </w:r>
          </w:p>
        </w:tc>
        <w:tc>
          <w:tcPr>
            <w:tcW w:w="0" w:type="auto"/>
            <w:hideMark/>
          </w:tcPr>
          <w:p w14:paraId="3A9A667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6.0</w:t>
            </w:r>
          </w:p>
        </w:tc>
      </w:tr>
      <w:tr w:rsidR="00CF4244" w:rsidRPr="00C601DB" w14:paraId="370CED9A" w14:textId="77777777" w:rsidTr="00C73EE8">
        <w:trPr>
          <w:jc w:val="center"/>
        </w:trPr>
        <w:tc>
          <w:tcPr>
            <w:tcW w:w="0" w:type="auto"/>
            <w:hideMark/>
          </w:tcPr>
          <w:p w14:paraId="1F29FC88"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8C9A5E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ow</w:t>
            </w:r>
          </w:p>
        </w:tc>
        <w:tc>
          <w:tcPr>
            <w:tcW w:w="0" w:type="auto"/>
            <w:hideMark/>
          </w:tcPr>
          <w:p w14:paraId="5AEE671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9</w:t>
            </w:r>
          </w:p>
        </w:tc>
        <w:tc>
          <w:tcPr>
            <w:tcW w:w="0" w:type="auto"/>
            <w:hideMark/>
          </w:tcPr>
          <w:p w14:paraId="06F66E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1.5</w:t>
            </w:r>
          </w:p>
        </w:tc>
      </w:tr>
      <w:tr w:rsidR="00CF4244" w:rsidRPr="00C601DB" w14:paraId="6179C703" w14:textId="77777777" w:rsidTr="00C73EE8">
        <w:trPr>
          <w:jc w:val="center"/>
        </w:trPr>
        <w:tc>
          <w:tcPr>
            <w:tcW w:w="0" w:type="auto"/>
            <w:hideMark/>
          </w:tcPr>
          <w:p w14:paraId="0603F2E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08B60F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igh</w:t>
            </w:r>
          </w:p>
        </w:tc>
        <w:tc>
          <w:tcPr>
            <w:tcW w:w="0" w:type="auto"/>
            <w:hideMark/>
          </w:tcPr>
          <w:p w14:paraId="5E13A8A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5</w:t>
            </w:r>
          </w:p>
        </w:tc>
        <w:tc>
          <w:tcPr>
            <w:tcW w:w="0" w:type="auto"/>
            <w:hideMark/>
          </w:tcPr>
          <w:p w14:paraId="333A5FC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2.5</w:t>
            </w:r>
          </w:p>
        </w:tc>
      </w:tr>
      <w:tr w:rsidR="00CF4244" w:rsidRPr="00C601DB" w14:paraId="05F952FE" w14:textId="77777777" w:rsidTr="00C73EE8">
        <w:trPr>
          <w:jc w:val="center"/>
        </w:trPr>
        <w:tc>
          <w:tcPr>
            <w:tcW w:w="0" w:type="auto"/>
            <w:hideMark/>
          </w:tcPr>
          <w:p w14:paraId="17D496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Family history of jaundice</w:t>
            </w:r>
          </w:p>
        </w:tc>
        <w:tc>
          <w:tcPr>
            <w:tcW w:w="0" w:type="auto"/>
            <w:hideMark/>
          </w:tcPr>
          <w:p w14:paraId="51AD18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78A2C24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41</w:t>
            </w:r>
          </w:p>
        </w:tc>
        <w:tc>
          <w:tcPr>
            <w:tcW w:w="0" w:type="auto"/>
            <w:hideMark/>
          </w:tcPr>
          <w:p w14:paraId="1703C06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0.2</w:t>
            </w:r>
          </w:p>
        </w:tc>
      </w:tr>
      <w:tr w:rsidR="00CF4244" w:rsidRPr="00C601DB" w14:paraId="1DA32B0C" w14:textId="77777777" w:rsidTr="00C73EE8">
        <w:trPr>
          <w:jc w:val="center"/>
        </w:trPr>
        <w:tc>
          <w:tcPr>
            <w:tcW w:w="0" w:type="auto"/>
            <w:hideMark/>
          </w:tcPr>
          <w:p w14:paraId="48F17B6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317901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6A00416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9</w:t>
            </w:r>
          </w:p>
        </w:tc>
        <w:tc>
          <w:tcPr>
            <w:tcW w:w="0" w:type="auto"/>
            <w:hideMark/>
          </w:tcPr>
          <w:p w14:paraId="26DA3EA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8</w:t>
            </w:r>
          </w:p>
        </w:tc>
      </w:tr>
      <w:tr w:rsidR="00CF4244" w:rsidRPr="00C601DB" w14:paraId="0E1FDAF4" w14:textId="77777777" w:rsidTr="00C73EE8">
        <w:trPr>
          <w:jc w:val="center"/>
        </w:trPr>
        <w:tc>
          <w:tcPr>
            <w:tcW w:w="0" w:type="auto"/>
            <w:hideMark/>
          </w:tcPr>
          <w:p w14:paraId="17B727A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ANC attendance</w:t>
            </w:r>
          </w:p>
        </w:tc>
        <w:tc>
          <w:tcPr>
            <w:tcW w:w="0" w:type="auto"/>
            <w:hideMark/>
          </w:tcPr>
          <w:p w14:paraId="6879FA2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Regular</w:t>
            </w:r>
          </w:p>
        </w:tc>
        <w:tc>
          <w:tcPr>
            <w:tcW w:w="0" w:type="auto"/>
            <w:hideMark/>
          </w:tcPr>
          <w:p w14:paraId="2A7E8F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43</w:t>
            </w:r>
          </w:p>
        </w:tc>
        <w:tc>
          <w:tcPr>
            <w:tcW w:w="0" w:type="auto"/>
            <w:hideMark/>
          </w:tcPr>
          <w:p w14:paraId="5466FDB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3.8</w:t>
            </w:r>
          </w:p>
        </w:tc>
      </w:tr>
      <w:tr w:rsidR="00CF4244" w:rsidRPr="00C601DB" w14:paraId="0C201D29" w14:textId="77777777" w:rsidTr="00C73EE8">
        <w:trPr>
          <w:jc w:val="center"/>
        </w:trPr>
        <w:tc>
          <w:tcPr>
            <w:tcW w:w="0" w:type="auto"/>
            <w:hideMark/>
          </w:tcPr>
          <w:p w14:paraId="771F801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E817D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Irregular</w:t>
            </w:r>
          </w:p>
        </w:tc>
        <w:tc>
          <w:tcPr>
            <w:tcW w:w="0" w:type="auto"/>
            <w:hideMark/>
          </w:tcPr>
          <w:p w14:paraId="18B373F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3774850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2</w:t>
            </w:r>
          </w:p>
        </w:tc>
      </w:tr>
      <w:tr w:rsidR="00CF4244" w:rsidRPr="00C601DB" w14:paraId="4AA7B98D" w14:textId="77777777" w:rsidTr="00C73EE8">
        <w:trPr>
          <w:jc w:val="center"/>
        </w:trPr>
        <w:tc>
          <w:tcPr>
            <w:tcW w:w="0" w:type="auto"/>
            <w:hideMark/>
          </w:tcPr>
          <w:p w14:paraId="470B698A"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BDC9D1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ne</w:t>
            </w:r>
          </w:p>
        </w:tc>
        <w:tc>
          <w:tcPr>
            <w:tcW w:w="0" w:type="auto"/>
            <w:hideMark/>
          </w:tcPr>
          <w:p w14:paraId="7983398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w:t>
            </w:r>
          </w:p>
        </w:tc>
        <w:tc>
          <w:tcPr>
            <w:tcW w:w="0" w:type="auto"/>
            <w:hideMark/>
          </w:tcPr>
          <w:p w14:paraId="3A43808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0</w:t>
            </w:r>
          </w:p>
        </w:tc>
      </w:tr>
      <w:tr w:rsidR="00CF4244" w:rsidRPr="00C601DB" w14:paraId="0AD45A89" w14:textId="77777777" w:rsidTr="00C73EE8">
        <w:trPr>
          <w:jc w:val="center"/>
        </w:trPr>
        <w:tc>
          <w:tcPr>
            <w:tcW w:w="0" w:type="auto"/>
            <w:hideMark/>
          </w:tcPr>
          <w:p w14:paraId="1F863AA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jaundice</w:t>
            </w:r>
          </w:p>
        </w:tc>
        <w:tc>
          <w:tcPr>
            <w:tcW w:w="0" w:type="auto"/>
            <w:hideMark/>
          </w:tcPr>
          <w:p w14:paraId="7B83F53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0646C0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95</w:t>
            </w:r>
          </w:p>
        </w:tc>
        <w:tc>
          <w:tcPr>
            <w:tcW w:w="0" w:type="auto"/>
            <w:hideMark/>
          </w:tcPr>
          <w:p w14:paraId="7790D8A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5.8</w:t>
            </w:r>
          </w:p>
        </w:tc>
      </w:tr>
      <w:tr w:rsidR="00CF4244" w:rsidRPr="00C601DB" w14:paraId="2F581A92" w14:textId="77777777" w:rsidTr="00C73EE8">
        <w:trPr>
          <w:jc w:val="center"/>
        </w:trPr>
        <w:tc>
          <w:tcPr>
            <w:tcW w:w="0" w:type="auto"/>
            <w:hideMark/>
          </w:tcPr>
          <w:p w14:paraId="0FA1E18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056EFB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3237CF6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5</w:t>
            </w:r>
          </w:p>
        </w:tc>
        <w:tc>
          <w:tcPr>
            <w:tcW w:w="0" w:type="auto"/>
            <w:hideMark/>
          </w:tcPr>
          <w:p w14:paraId="221C363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4.2</w:t>
            </w:r>
          </w:p>
        </w:tc>
      </w:tr>
    </w:tbl>
    <w:p w14:paraId="620016EC" w14:textId="77777777" w:rsidR="00CF4244" w:rsidRPr="00C601DB" w:rsidRDefault="00CF4244" w:rsidP="00B4111B">
      <w:pPr>
        <w:pStyle w:val="a3"/>
        <w:spacing w:line="360" w:lineRule="auto"/>
        <w:jc w:val="both"/>
        <w:rPr>
          <w:rFonts w:ascii="Arial" w:hAnsi="Arial" w:cs="Arial"/>
          <w:sz w:val="20"/>
          <w:szCs w:val="20"/>
        </w:rPr>
      </w:pPr>
    </w:p>
    <w:p w14:paraId="387C4B4E" w14:textId="77777777" w:rsidR="00CF4244" w:rsidRPr="008E2763" w:rsidRDefault="00CD2730" w:rsidP="00B4111B">
      <w:pPr>
        <w:pStyle w:val="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3 Bivariate Associations</w:t>
      </w:r>
    </w:p>
    <w:p w14:paraId="1361B493" w14:textId="0AE7899C"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Chi-square analysis (Table 3) revealed significant associations between neonatal jaundice and neonatal sepsis, feeding method, maternal education, household income, and birth weight. The link between neonatal sepsis and jaundice is biologically plausible since infections increase bilirubin load through hemolysis and impair hep</w:t>
      </w:r>
      <w:r w:rsidR="00AB2558" w:rsidRPr="00C601DB">
        <w:rPr>
          <w:rFonts w:ascii="Arial" w:hAnsi="Arial" w:cs="Arial"/>
          <w:sz w:val="20"/>
          <w:szCs w:val="20"/>
        </w:rPr>
        <w:t xml:space="preserve">atic clearance </w:t>
      </w:r>
      <w:r w:rsidR="00AB255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5406/jpnc.2022.12.00458","abstract":"Urinary tract infection is one of the most common type of infections in neonates, with the capacity to induce neonatal jaundice which is another major emergency in neonates. However, the pathophysiology of this comorbidity is still poorly described in neonatology and the clinical implications insufficiently illustrated. The aim of this review is to contribute to shed more light over this issue in order to improve understanding and orientate therapeutic interventions. In this piece of work, we did a critical study of recent and pertinent articles on the topic available online. This enabled us to make a synthesis of current classifications of neonatal jaundice, with epidemiological, etiological and pathophysiological aspects of the comorbidity with urosepsis being discussed. We conclude with consequent therapeutic implications.","author":[{"dropping-particle":"","family":"Pius","given":"Kamsu Moyo Georges","non-dropping-particle":"","parse-names":false,"suffix":""},{"dropping-particle":"","family":"Um","given":"Suzanne Sap Ngo","non-dropping-particle":"","parse-names":false,"suffix":""},{"dropping-particle":"","family":"Awa","given":"Hubert Désiré Mbassi","non-dropping-particle":"","parse-names":false,"suffix":""},{"dropping-particle":"","family":"Mah","given":"Evelyn","non-dropping-particle":"","parse-names":false,"suffix":""},{"dropping-particle":"","family":"Chiabi","given":"Andreas","non-dropping-particle":"","parse-names":false,"suffix":""},{"dropping-particle":"","family":"Ndombo","given":"Paul Olivier Koki","non-dropping-particle":"","parse-names":false,"suffix":""}],"container-title":"Journal of Pediatrics &amp; Neonatal Care","id":"ITEM-1","issue":"2","issued":{"date-parts":[["2022"]]},"page":"68-70","title":"The pathophysiology of neonatal jaundice in urosepsis is complex with mixed bilirubin!!!","type":"article-journal","volume":"12"},"uris":["http://www.mendeley.com/documents/?uuid=b8dd597c-c08a-488d-b560-93fa0bee99be"]}],"mendeley":{"formattedCitation":"[20]","plainTextFormattedCitation":"[20]","previouslyFormattedCitation":"[21]"},"properties":{"noteIndex":0},"schema":"https://github.com/citation-style-language/schema/raw/master/csl-citation.json"}</w:instrText>
      </w:r>
      <w:r w:rsidR="00AB2558" w:rsidRPr="00C601DB">
        <w:rPr>
          <w:rFonts w:ascii="Arial" w:hAnsi="Arial" w:cs="Arial"/>
          <w:sz w:val="20"/>
          <w:szCs w:val="20"/>
        </w:rPr>
        <w:fldChar w:fldCharType="separate"/>
      </w:r>
      <w:r w:rsidR="00CA7C9E" w:rsidRPr="00CA7C9E">
        <w:rPr>
          <w:rFonts w:ascii="Arial" w:hAnsi="Arial" w:cs="Arial"/>
          <w:noProof/>
          <w:sz w:val="20"/>
          <w:szCs w:val="20"/>
        </w:rPr>
        <w:t>[20]</w:t>
      </w:r>
      <w:r w:rsidR="00AB2558" w:rsidRPr="00C601DB">
        <w:rPr>
          <w:rFonts w:ascii="Arial" w:hAnsi="Arial" w:cs="Arial"/>
          <w:sz w:val="20"/>
          <w:szCs w:val="20"/>
        </w:rPr>
        <w:fldChar w:fldCharType="end"/>
      </w:r>
      <w:r w:rsidR="00AB2558" w:rsidRPr="00C601DB">
        <w:rPr>
          <w:rFonts w:ascii="Arial" w:hAnsi="Arial" w:cs="Arial"/>
          <w:sz w:val="20"/>
          <w:szCs w:val="20"/>
        </w:rPr>
        <w:t xml:space="preserve">. </w:t>
      </w:r>
      <w:r w:rsidRPr="00C601DB">
        <w:rPr>
          <w:rFonts w:ascii="Arial" w:hAnsi="Arial" w:cs="Arial"/>
          <w:sz w:val="20"/>
          <w:szCs w:val="20"/>
        </w:rPr>
        <w:t>Feeding method also showed a significant association, with mixed feeding and formula use increasing risk compared to exclusive breastfeeding, a finding c</w:t>
      </w:r>
      <w:r w:rsidR="00181DA8" w:rsidRPr="00C601DB">
        <w:rPr>
          <w:rFonts w:ascii="Arial" w:hAnsi="Arial" w:cs="Arial"/>
          <w:sz w:val="20"/>
          <w:szCs w:val="20"/>
        </w:rPr>
        <w:t>onsistent with earlier research</w:t>
      </w:r>
      <w:r w:rsidRPr="00C601DB">
        <w:rPr>
          <w:rFonts w:ascii="Arial" w:hAnsi="Arial" w:cs="Arial"/>
          <w:sz w:val="20"/>
          <w:szCs w:val="20"/>
        </w:rPr>
        <w:t>.</w:t>
      </w:r>
    </w:p>
    <w:p w14:paraId="26591896" w14:textId="79F4556A"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 xml:space="preserve">Maternal education level was strongly associated with jaundice risk, with lower education linked to higher prevalence. This supports prior evidence that maternal health literacy influences neonatal care-seeking </w:t>
      </w:r>
      <w:r w:rsidR="00801260" w:rsidRPr="00C601DB">
        <w:rPr>
          <w:rFonts w:ascii="Arial" w:hAnsi="Arial" w:cs="Arial"/>
          <w:sz w:val="20"/>
          <w:szCs w:val="20"/>
        </w:rPr>
        <w:t>behaviors</w:t>
      </w:r>
      <w:r w:rsidR="00CD05F5" w:rsidRPr="00C601DB">
        <w:rPr>
          <w:rStyle w:val="a6"/>
          <w:rFonts w:ascii="Arial" w:hAnsi="Arial" w:cs="Arial"/>
          <w:sz w:val="20"/>
          <w:szCs w:val="20"/>
        </w:rPr>
        <w:t xml:space="preserve"> </w:t>
      </w:r>
      <w:r w:rsidR="00CD05F5" w:rsidRPr="00C601DB">
        <w:rPr>
          <w:rStyle w:val="a6"/>
          <w:rFonts w:ascii="Arial" w:hAnsi="Arial" w:cs="Arial"/>
          <w:sz w:val="20"/>
          <w:szCs w:val="20"/>
        </w:rPr>
        <w:fldChar w:fldCharType="begin" w:fldLock="1"/>
      </w:r>
      <w:r w:rsidR="00CA7C9E">
        <w:rPr>
          <w:rStyle w:val="a6"/>
          <w:rFonts w:ascii="Arial" w:hAnsi="Arial" w:cs="Arial"/>
          <w:sz w:val="20"/>
          <w:szCs w:val="20"/>
        </w:rPr>
        <w:instrText>ADDIN CSL_CITATION {"citationItems":[{"id":"ITEM-1","itemData":{"DOI":"10.4103/1119-3077.146976","abstract":"Background: \nDelay in the presentation of infants with jaundice at the hospital is a reason for the persistence of the severe forms of jaundice.\n\nObjective:\nThe aim was to determine the influence of maternal knowledge on newborn jaundice on their care-seeking practices.\n\nMethods:\nIn a cross-sectional survey, mothers whose infants presented with significant hyperbilirubinemia were assessed for knowledge about jaundice in relation to their care seeking behaviors.\n\nResults:\n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n\nConclusion:\nMaternal knowledge on newborn jaundice, as well as tertiary maternal education, influenced appropriate care-seeking behavior for infants with jaundice and reduced the risk of complications.","author":[{"dropping-particle":"","family":"Ogunlesi","given":"Tinuade","non-dropping-particle":"","parse-names":false,"suffix":""},{"dropping-particle":"","family":"Abdul","given":"A","non-dropping-particle":"","parse-names":false,"suffix":""}],"container-title":"Nigerian journal of clinical practice","id":"ITEM-1","issued":{"date-parts":[["2015","1","1"]]},"page":"33-40","title":"Maternal knowledge and care-seeking behaviors for newborn jaundice in Sagamu, Southwest Nigeria","type":"article-journal","volume":"18"},"uris":["http://www.mendeley.com/documents/?uuid=1710dfc3-0076-4511-bcb1-50776eea9f41"]}],"mendeley":{"formattedCitation":"[21]","plainTextFormattedCitation":"[21]","previouslyFormattedCitation":"[22]"},"properties":{"noteIndex":0},"schema":"https://github.com/citation-style-language/schema/raw/master/csl-citation.json"}</w:instrText>
      </w:r>
      <w:r w:rsidR="00CD05F5" w:rsidRPr="00C601DB">
        <w:rPr>
          <w:rStyle w:val="a6"/>
          <w:rFonts w:ascii="Arial" w:hAnsi="Arial" w:cs="Arial"/>
          <w:sz w:val="20"/>
          <w:szCs w:val="20"/>
        </w:rPr>
        <w:fldChar w:fldCharType="separate"/>
      </w:r>
      <w:r w:rsidR="00CA7C9E" w:rsidRPr="00CA7C9E">
        <w:rPr>
          <w:rStyle w:val="a6"/>
          <w:rFonts w:ascii="Arial" w:hAnsi="Arial" w:cs="Arial"/>
          <w:i w:val="0"/>
          <w:noProof/>
          <w:sz w:val="20"/>
          <w:szCs w:val="20"/>
        </w:rPr>
        <w:t>[21]</w:t>
      </w:r>
      <w:r w:rsidR="00CD05F5" w:rsidRPr="00C601DB">
        <w:rPr>
          <w:rStyle w:val="a6"/>
          <w:rFonts w:ascii="Arial" w:hAnsi="Arial" w:cs="Arial"/>
          <w:sz w:val="20"/>
          <w:szCs w:val="20"/>
        </w:rPr>
        <w:fldChar w:fldCharType="end"/>
      </w:r>
      <w:r w:rsidRPr="00C601DB">
        <w:rPr>
          <w:rFonts w:ascii="Arial" w:hAnsi="Arial" w:cs="Arial"/>
          <w:sz w:val="20"/>
          <w:szCs w:val="20"/>
        </w:rPr>
        <w:t>. Household income was also significantly associated with jaundice, reflecting socioeconomic barriers to pr</w:t>
      </w:r>
      <w:r w:rsidR="00CD05F5" w:rsidRPr="00C601DB">
        <w:rPr>
          <w:rFonts w:ascii="Arial" w:hAnsi="Arial" w:cs="Arial"/>
          <w:sz w:val="20"/>
          <w:szCs w:val="20"/>
        </w:rPr>
        <w:t xml:space="preserve">eventive and treatment services </w:t>
      </w:r>
      <w:r w:rsidR="00CD05F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19]","plainTextFormattedCitation":"[19]","previouslyFormattedCitation":"[20]"},"properties":{"noteIndex":0},"schema":"https://github.com/citation-style-language/schema/raw/master/csl-citation.json"}</w:instrText>
      </w:r>
      <w:r w:rsidR="00CD05F5" w:rsidRPr="00C601DB">
        <w:rPr>
          <w:rFonts w:ascii="Arial" w:hAnsi="Arial" w:cs="Arial"/>
          <w:sz w:val="20"/>
          <w:szCs w:val="20"/>
        </w:rPr>
        <w:fldChar w:fldCharType="separate"/>
      </w:r>
      <w:r w:rsidR="00CA7C9E" w:rsidRPr="00CA7C9E">
        <w:rPr>
          <w:rFonts w:ascii="Arial" w:hAnsi="Arial" w:cs="Arial"/>
          <w:noProof/>
          <w:sz w:val="20"/>
          <w:szCs w:val="20"/>
        </w:rPr>
        <w:t>[19]</w:t>
      </w:r>
      <w:r w:rsidR="00CD05F5" w:rsidRPr="00C601DB">
        <w:rPr>
          <w:rFonts w:ascii="Arial" w:hAnsi="Arial" w:cs="Arial"/>
          <w:sz w:val="20"/>
          <w:szCs w:val="20"/>
        </w:rPr>
        <w:fldChar w:fldCharType="end"/>
      </w:r>
      <w:r w:rsidRPr="00C601DB">
        <w:rPr>
          <w:rFonts w:ascii="Arial" w:hAnsi="Arial" w:cs="Arial"/>
          <w:sz w:val="20"/>
          <w:szCs w:val="20"/>
        </w:rPr>
        <w:t xml:space="preserve">. </w:t>
      </w:r>
      <w:r w:rsidR="00801260" w:rsidRPr="00C601DB">
        <w:rPr>
          <w:rFonts w:ascii="Arial" w:hAnsi="Arial" w:cs="Arial"/>
          <w:sz w:val="20"/>
          <w:szCs w:val="20"/>
        </w:rPr>
        <w:t>Additionally, b</w:t>
      </w:r>
      <w:r w:rsidRPr="00C601DB">
        <w:rPr>
          <w:rFonts w:ascii="Arial" w:hAnsi="Arial" w:cs="Arial"/>
          <w:sz w:val="20"/>
          <w:szCs w:val="20"/>
        </w:rPr>
        <w:t>irth weight showed an association, with low birth weight neonates being more vulnerable, consistent with international literature</w:t>
      </w:r>
      <w:r w:rsidR="00CD05F5" w:rsidRPr="00C601DB">
        <w:rPr>
          <w:rStyle w:val="a6"/>
          <w:rFonts w:ascii="Arial" w:hAnsi="Arial" w:cs="Arial"/>
          <w:sz w:val="20"/>
          <w:szCs w:val="20"/>
        </w:rPr>
        <w:t xml:space="preserve"> </w:t>
      </w:r>
      <w:r w:rsidR="00CD05F5" w:rsidRPr="00C601DB">
        <w:rPr>
          <w:rStyle w:val="a6"/>
          <w:rFonts w:ascii="Arial" w:hAnsi="Arial" w:cs="Arial"/>
          <w:sz w:val="20"/>
          <w:szCs w:val="20"/>
        </w:rPr>
        <w:fldChar w:fldCharType="begin" w:fldLock="1"/>
      </w:r>
      <w:r w:rsidR="00CA7C9E">
        <w:rPr>
          <w:rStyle w:val="a6"/>
          <w:rFonts w:ascii="Arial" w:hAnsi="Arial" w:cs="Arial"/>
          <w:sz w:val="20"/>
          <w:szCs w:val="20"/>
        </w:rPr>
        <w:instrText>ADDIN CSL_CITATION {"citationItems":[{"id":"ITEM-1","itemData":{"DOI":"10.1016/j.clp.2016.01.001","ISSN":"1557-9840 (Electronic)","PMID":"27235203","abstract":"Preterm neonates with increased bilirubin production loads are more likely to  sustain adverse outcomes due to either neurotoxicity or overtreatment with phototherapy and/or exchange transfusion. Clinicians should rely on expert consensus opinions to guide timely and effective interventions until there is better evidence to refine bilirubin-induced neurologic dysfunction or benefits of bilirubin. In this article, we review the evolving evidence for bilirubin-induced brain injury in preterm infants and highlight the clinical approaches that minimize the risk of bilirubin neurotoxicity.","author":[{"dropping-particle":"","family":"Bhutani","given":"Vinod K","non-dropping-particle":"","parse-names":false,"suffix":""},{"dropping-particle":"","family":"Wong","given":"Ronald J","non-dropping-particle":"","parse-names":false,"suffix":""},{"dropping-particle":"","family":"Stevenson","given":"David K","non-dropping-particle":"","parse-names":false,"suffix":""}],"container-title":"Clinics in perinatology","id":"ITEM-1","issue":"2","issued":{"date-parts":[["2016","6"]]},"language":"eng","page":"215-232","publisher-place":"United States","title":"Hyperbilirubinemia in Preterm Neonates.","type":"article-journal","volume":"43"},"uris":["http://www.mendeley.com/documents/?uuid=705e9562-795d-4470-8c09-c10f0880484b"]}],"mendeley":{"formattedCitation":"[22]","plainTextFormattedCitation":"[22]","previouslyFormattedCitation":"[23]"},"properties":{"noteIndex":0},"schema":"https://github.com/citation-style-language/schema/raw/master/csl-citation.json"}</w:instrText>
      </w:r>
      <w:r w:rsidR="00CD05F5" w:rsidRPr="00C601DB">
        <w:rPr>
          <w:rStyle w:val="a6"/>
          <w:rFonts w:ascii="Arial" w:hAnsi="Arial" w:cs="Arial"/>
          <w:sz w:val="20"/>
          <w:szCs w:val="20"/>
        </w:rPr>
        <w:fldChar w:fldCharType="separate"/>
      </w:r>
      <w:r w:rsidR="00CA7C9E" w:rsidRPr="00CA7C9E">
        <w:rPr>
          <w:rStyle w:val="a6"/>
          <w:rFonts w:ascii="Arial" w:hAnsi="Arial" w:cs="Arial"/>
          <w:i w:val="0"/>
          <w:noProof/>
          <w:sz w:val="20"/>
          <w:szCs w:val="20"/>
        </w:rPr>
        <w:t>[22]</w:t>
      </w:r>
      <w:r w:rsidR="00CD05F5" w:rsidRPr="00C601DB">
        <w:rPr>
          <w:rStyle w:val="a6"/>
          <w:rFonts w:ascii="Arial" w:hAnsi="Arial" w:cs="Arial"/>
          <w:sz w:val="20"/>
          <w:szCs w:val="20"/>
        </w:rPr>
        <w:fldChar w:fldCharType="end"/>
      </w:r>
      <w:r w:rsidRPr="00C601DB">
        <w:rPr>
          <w:rFonts w:ascii="Arial" w:hAnsi="Arial" w:cs="Arial"/>
          <w:sz w:val="20"/>
          <w:szCs w:val="20"/>
        </w:rPr>
        <w:t>.</w:t>
      </w:r>
    </w:p>
    <w:p w14:paraId="7D5E29B7" w14:textId="63626DDB" w:rsidR="00CF4244" w:rsidRPr="008E2763" w:rsidRDefault="00CF4244" w:rsidP="00EC20E2">
      <w:pPr>
        <w:pStyle w:val="3"/>
        <w:spacing w:before="0" w:line="360" w:lineRule="auto"/>
        <w:jc w:val="both"/>
        <w:rPr>
          <w:rFonts w:ascii="Arial" w:hAnsi="Arial" w:cs="Arial"/>
          <w:b w:val="0"/>
          <w:bCs w:val="0"/>
          <w:sz w:val="20"/>
          <w:szCs w:val="20"/>
        </w:rPr>
      </w:pPr>
      <w:r w:rsidRPr="008E2763">
        <w:rPr>
          <w:rFonts w:ascii="Arial" w:hAnsi="Arial" w:cs="Arial"/>
          <w:sz w:val="20"/>
          <w:szCs w:val="20"/>
        </w:rPr>
        <w:t>Table 3:</w:t>
      </w:r>
      <w:r w:rsidRPr="008E2763">
        <w:rPr>
          <w:rStyle w:val="a4"/>
          <w:rFonts w:ascii="Arial" w:hAnsi="Arial" w:cs="Arial"/>
          <w:b/>
          <w:sz w:val="20"/>
          <w:szCs w:val="20"/>
        </w:rPr>
        <w:t xml:space="preserve"> Chi-square</w:t>
      </w:r>
      <w:r w:rsidR="00EC20E2" w:rsidRPr="008E2763">
        <w:rPr>
          <w:rStyle w:val="a4"/>
          <w:rFonts w:ascii="Arial" w:hAnsi="Arial" w:cs="Arial"/>
          <w:b/>
          <w:sz w:val="20"/>
          <w:szCs w:val="20"/>
        </w:rPr>
        <w:t xml:space="preserve"> (</w:t>
      </w:r>
      <w:r w:rsidR="00EC20E2" w:rsidRPr="008E2763">
        <w:rPr>
          <w:rFonts w:ascii="Arial" w:hAnsi="Arial" w:cs="Arial"/>
          <w:b w:val="0"/>
          <w:bCs w:val="0"/>
          <w:sz w:val="20"/>
          <w:szCs w:val="20"/>
        </w:rPr>
        <w:t>χ²)</w:t>
      </w:r>
      <w:r w:rsidRPr="008E2763">
        <w:rPr>
          <w:rStyle w:val="a4"/>
          <w:rFonts w:ascii="Arial" w:hAnsi="Arial" w:cs="Arial"/>
          <w:b/>
          <w:sz w:val="20"/>
          <w:szCs w:val="20"/>
        </w:rPr>
        <w:t xml:space="preserve"> Tests of Association Between Variables and Neonatal Jaundice</w:t>
      </w:r>
      <w:r w:rsidR="00EC20E2" w:rsidRPr="008E2763">
        <w:rPr>
          <w:rStyle w:val="a4"/>
          <w:rFonts w:ascii="Arial" w:hAnsi="Arial" w:cs="Arial"/>
          <w:b/>
          <w:sz w:val="20"/>
          <w:szCs w:val="20"/>
        </w:rPr>
        <w:t xml:space="preserve">. </w:t>
      </w:r>
    </w:p>
    <w:tbl>
      <w:tblPr>
        <w:tblStyle w:val="a5"/>
        <w:tblW w:w="0" w:type="auto"/>
        <w:jc w:val="center"/>
        <w:tblLook w:val="04A0" w:firstRow="1" w:lastRow="0" w:firstColumn="1" w:lastColumn="0" w:noHBand="0" w:noVBand="1"/>
      </w:tblPr>
      <w:tblGrid>
        <w:gridCol w:w="1873"/>
        <w:gridCol w:w="717"/>
        <w:gridCol w:w="1984"/>
        <w:gridCol w:w="917"/>
      </w:tblGrid>
      <w:tr w:rsidR="00CF4244" w:rsidRPr="00C601DB" w14:paraId="58227E53" w14:textId="77777777" w:rsidTr="00C73EE8">
        <w:trPr>
          <w:jc w:val="center"/>
        </w:trPr>
        <w:tc>
          <w:tcPr>
            <w:tcW w:w="0" w:type="auto"/>
            <w:hideMark/>
          </w:tcPr>
          <w:p w14:paraId="20734CF7"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025C6066"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χ²</w:t>
            </w:r>
          </w:p>
        </w:tc>
        <w:tc>
          <w:tcPr>
            <w:tcW w:w="0" w:type="auto"/>
            <w:hideMark/>
          </w:tcPr>
          <w:p w14:paraId="2CEAD32A" w14:textId="305681A0"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 xml:space="preserve">Degree of </w:t>
            </w:r>
            <w:r w:rsidR="00CF4244" w:rsidRPr="00C601DB">
              <w:rPr>
                <w:rFonts w:ascii="Arial" w:eastAsia="Times New Roman" w:hAnsi="Arial" w:cs="Arial"/>
                <w:b/>
                <w:bCs/>
                <w:sz w:val="20"/>
                <w:szCs w:val="20"/>
              </w:rPr>
              <w:t>f</w:t>
            </w:r>
            <w:r w:rsidRPr="00C601DB">
              <w:rPr>
                <w:rFonts w:ascii="Arial" w:eastAsia="Times New Roman" w:hAnsi="Arial" w:cs="Arial"/>
                <w:b/>
                <w:bCs/>
                <w:sz w:val="20"/>
                <w:szCs w:val="20"/>
              </w:rPr>
              <w:t>reedom</w:t>
            </w:r>
          </w:p>
        </w:tc>
        <w:tc>
          <w:tcPr>
            <w:tcW w:w="0" w:type="auto"/>
            <w:hideMark/>
          </w:tcPr>
          <w:p w14:paraId="47B3CF3F"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i/>
                <w:sz w:val="20"/>
                <w:szCs w:val="20"/>
              </w:rPr>
              <w:t>p</w:t>
            </w:r>
            <w:r w:rsidRPr="00C601DB">
              <w:rPr>
                <w:rFonts w:ascii="Arial" w:eastAsia="Times New Roman" w:hAnsi="Arial" w:cs="Arial"/>
                <w:b/>
                <w:bCs/>
                <w:sz w:val="20"/>
                <w:szCs w:val="20"/>
              </w:rPr>
              <w:t>-value</w:t>
            </w:r>
          </w:p>
        </w:tc>
      </w:tr>
      <w:tr w:rsidR="00CF4244" w:rsidRPr="00C601DB" w14:paraId="3B3D0987" w14:textId="77777777" w:rsidTr="00C73EE8">
        <w:trPr>
          <w:jc w:val="center"/>
        </w:trPr>
        <w:tc>
          <w:tcPr>
            <w:tcW w:w="0" w:type="auto"/>
            <w:hideMark/>
          </w:tcPr>
          <w:p w14:paraId="3E55193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w:t>
            </w:r>
          </w:p>
        </w:tc>
        <w:tc>
          <w:tcPr>
            <w:tcW w:w="0" w:type="auto"/>
            <w:hideMark/>
          </w:tcPr>
          <w:p w14:paraId="61B4E50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2</w:t>
            </w:r>
          </w:p>
        </w:tc>
        <w:tc>
          <w:tcPr>
            <w:tcW w:w="0" w:type="auto"/>
            <w:hideMark/>
          </w:tcPr>
          <w:p w14:paraId="73C381DA"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2E5984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12</w:t>
            </w:r>
          </w:p>
        </w:tc>
      </w:tr>
      <w:tr w:rsidR="00CF4244" w:rsidRPr="00C601DB" w14:paraId="5E917528" w14:textId="77777777" w:rsidTr="00C73EE8">
        <w:trPr>
          <w:jc w:val="center"/>
        </w:trPr>
        <w:tc>
          <w:tcPr>
            <w:tcW w:w="0" w:type="auto"/>
            <w:hideMark/>
          </w:tcPr>
          <w:p w14:paraId="2FA3508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w:t>
            </w:r>
          </w:p>
        </w:tc>
        <w:tc>
          <w:tcPr>
            <w:tcW w:w="0" w:type="auto"/>
            <w:hideMark/>
          </w:tcPr>
          <w:p w14:paraId="2754B4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1</w:t>
            </w:r>
          </w:p>
        </w:tc>
        <w:tc>
          <w:tcPr>
            <w:tcW w:w="0" w:type="auto"/>
            <w:hideMark/>
          </w:tcPr>
          <w:p w14:paraId="77AE44FC"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39963A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94</w:t>
            </w:r>
          </w:p>
        </w:tc>
      </w:tr>
      <w:tr w:rsidR="00CF4244" w:rsidRPr="00C601DB" w14:paraId="5329AAE0" w14:textId="77777777" w:rsidTr="00C73EE8">
        <w:trPr>
          <w:jc w:val="center"/>
        </w:trPr>
        <w:tc>
          <w:tcPr>
            <w:tcW w:w="0" w:type="auto"/>
            <w:hideMark/>
          </w:tcPr>
          <w:p w14:paraId="0D4857E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w:t>
            </w:r>
          </w:p>
        </w:tc>
        <w:tc>
          <w:tcPr>
            <w:tcW w:w="0" w:type="auto"/>
            <w:hideMark/>
          </w:tcPr>
          <w:p w14:paraId="2B5FE5C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51</w:t>
            </w:r>
          </w:p>
        </w:tc>
        <w:tc>
          <w:tcPr>
            <w:tcW w:w="0" w:type="auto"/>
            <w:hideMark/>
          </w:tcPr>
          <w:p w14:paraId="18FE95A7"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9BFEE6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60040A23" w14:textId="77777777" w:rsidTr="00C73EE8">
        <w:trPr>
          <w:jc w:val="center"/>
        </w:trPr>
        <w:tc>
          <w:tcPr>
            <w:tcW w:w="0" w:type="auto"/>
            <w:hideMark/>
          </w:tcPr>
          <w:p w14:paraId="008D3BE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w:t>
            </w:r>
          </w:p>
        </w:tc>
        <w:tc>
          <w:tcPr>
            <w:tcW w:w="0" w:type="auto"/>
            <w:hideMark/>
          </w:tcPr>
          <w:p w14:paraId="453FCF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5</w:t>
            </w:r>
          </w:p>
        </w:tc>
        <w:tc>
          <w:tcPr>
            <w:tcW w:w="0" w:type="auto"/>
            <w:hideMark/>
          </w:tcPr>
          <w:p w14:paraId="3C00BAA1"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030488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98</w:t>
            </w:r>
          </w:p>
        </w:tc>
      </w:tr>
      <w:tr w:rsidR="00CF4244" w:rsidRPr="00C601DB" w14:paraId="57B6A398" w14:textId="77777777" w:rsidTr="00C73EE8">
        <w:trPr>
          <w:jc w:val="center"/>
        </w:trPr>
        <w:tc>
          <w:tcPr>
            <w:tcW w:w="0" w:type="auto"/>
            <w:hideMark/>
          </w:tcPr>
          <w:p w14:paraId="1605B7DD"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Feeding method</w:t>
            </w:r>
          </w:p>
        </w:tc>
        <w:tc>
          <w:tcPr>
            <w:tcW w:w="0" w:type="auto"/>
            <w:hideMark/>
          </w:tcPr>
          <w:p w14:paraId="746B46EA"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8.25</w:t>
            </w:r>
          </w:p>
        </w:tc>
        <w:tc>
          <w:tcPr>
            <w:tcW w:w="0" w:type="auto"/>
            <w:hideMark/>
          </w:tcPr>
          <w:p w14:paraId="528C7099" w14:textId="77777777" w:rsidR="00CF4244" w:rsidRPr="006E526C" w:rsidRDefault="00CF4244" w:rsidP="00C601DB">
            <w:pPr>
              <w:spacing w:beforeAutospacing="0" w:line="360" w:lineRule="auto"/>
              <w:jc w:val="center"/>
              <w:rPr>
                <w:rFonts w:ascii="Arial" w:eastAsia="Times New Roman" w:hAnsi="Arial" w:cs="Arial"/>
                <w:sz w:val="20"/>
                <w:szCs w:val="20"/>
                <w:highlight w:val="yellow"/>
              </w:rPr>
            </w:pPr>
            <w:r w:rsidRPr="006E526C">
              <w:rPr>
                <w:rFonts w:ascii="Arial" w:eastAsia="Times New Roman" w:hAnsi="Arial" w:cs="Arial"/>
                <w:sz w:val="20"/>
                <w:szCs w:val="20"/>
                <w:highlight w:val="yellow"/>
              </w:rPr>
              <w:t>2</w:t>
            </w:r>
          </w:p>
        </w:tc>
        <w:tc>
          <w:tcPr>
            <w:tcW w:w="0" w:type="auto"/>
            <w:hideMark/>
          </w:tcPr>
          <w:p w14:paraId="70C88581" w14:textId="77777777" w:rsidR="00CF4244" w:rsidRPr="00C601DB" w:rsidRDefault="00CF4244" w:rsidP="00B4111B">
            <w:pPr>
              <w:spacing w:beforeAutospacing="0" w:line="360" w:lineRule="auto"/>
              <w:rPr>
                <w:rFonts w:ascii="Arial" w:eastAsia="Times New Roman" w:hAnsi="Arial" w:cs="Arial"/>
                <w:sz w:val="20"/>
                <w:szCs w:val="20"/>
              </w:rPr>
            </w:pPr>
            <w:r w:rsidRPr="006E526C">
              <w:rPr>
                <w:rFonts w:ascii="Arial" w:eastAsia="Times New Roman" w:hAnsi="Arial" w:cs="Arial"/>
                <w:sz w:val="20"/>
                <w:szCs w:val="20"/>
                <w:highlight w:val="yellow"/>
              </w:rPr>
              <w:t>0.016</w:t>
            </w:r>
          </w:p>
        </w:tc>
      </w:tr>
      <w:tr w:rsidR="00CF4244" w:rsidRPr="00C601DB" w14:paraId="1C093D92" w14:textId="77777777" w:rsidTr="00C73EE8">
        <w:trPr>
          <w:jc w:val="center"/>
        </w:trPr>
        <w:tc>
          <w:tcPr>
            <w:tcW w:w="0" w:type="auto"/>
            <w:hideMark/>
          </w:tcPr>
          <w:p w14:paraId="14AED04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w:t>
            </w:r>
          </w:p>
        </w:tc>
        <w:tc>
          <w:tcPr>
            <w:tcW w:w="0" w:type="auto"/>
            <w:hideMark/>
          </w:tcPr>
          <w:p w14:paraId="117896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92</w:t>
            </w:r>
          </w:p>
        </w:tc>
        <w:tc>
          <w:tcPr>
            <w:tcW w:w="0" w:type="auto"/>
            <w:hideMark/>
          </w:tcPr>
          <w:p w14:paraId="5A353F0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47BF96C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3160AAA2" w14:textId="77777777" w:rsidTr="00C73EE8">
        <w:trPr>
          <w:jc w:val="center"/>
        </w:trPr>
        <w:tc>
          <w:tcPr>
            <w:tcW w:w="0" w:type="auto"/>
            <w:hideMark/>
          </w:tcPr>
          <w:p w14:paraId="298BD0A0"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Household income</w:t>
            </w:r>
          </w:p>
        </w:tc>
        <w:tc>
          <w:tcPr>
            <w:tcW w:w="0" w:type="auto"/>
            <w:hideMark/>
          </w:tcPr>
          <w:p w14:paraId="73CF41A5"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9.46</w:t>
            </w:r>
          </w:p>
        </w:tc>
        <w:tc>
          <w:tcPr>
            <w:tcW w:w="0" w:type="auto"/>
            <w:hideMark/>
          </w:tcPr>
          <w:p w14:paraId="711647A2" w14:textId="77777777" w:rsidR="00CF4244" w:rsidRPr="006E526C" w:rsidRDefault="00CF4244" w:rsidP="00C601DB">
            <w:pPr>
              <w:spacing w:beforeAutospacing="0" w:line="360" w:lineRule="auto"/>
              <w:jc w:val="center"/>
              <w:rPr>
                <w:rFonts w:ascii="Arial" w:eastAsia="Times New Roman" w:hAnsi="Arial" w:cs="Arial"/>
                <w:sz w:val="20"/>
                <w:szCs w:val="20"/>
                <w:highlight w:val="yellow"/>
              </w:rPr>
            </w:pPr>
            <w:r w:rsidRPr="006E526C">
              <w:rPr>
                <w:rFonts w:ascii="Arial" w:eastAsia="Times New Roman" w:hAnsi="Arial" w:cs="Arial"/>
                <w:sz w:val="20"/>
                <w:szCs w:val="20"/>
                <w:highlight w:val="yellow"/>
              </w:rPr>
              <w:t>2</w:t>
            </w:r>
          </w:p>
        </w:tc>
        <w:tc>
          <w:tcPr>
            <w:tcW w:w="0" w:type="auto"/>
            <w:hideMark/>
          </w:tcPr>
          <w:p w14:paraId="7EC6F2E1" w14:textId="77777777" w:rsidR="00CF4244" w:rsidRPr="00C601DB" w:rsidRDefault="00CF4244" w:rsidP="00B4111B">
            <w:pPr>
              <w:spacing w:beforeAutospacing="0" w:line="360" w:lineRule="auto"/>
              <w:rPr>
                <w:rFonts w:ascii="Arial" w:eastAsia="Times New Roman" w:hAnsi="Arial" w:cs="Arial"/>
                <w:sz w:val="20"/>
                <w:szCs w:val="20"/>
              </w:rPr>
            </w:pPr>
            <w:r w:rsidRPr="006E526C">
              <w:rPr>
                <w:rFonts w:ascii="Arial" w:eastAsia="Times New Roman" w:hAnsi="Arial" w:cs="Arial"/>
                <w:sz w:val="20"/>
                <w:szCs w:val="20"/>
                <w:highlight w:val="yellow"/>
              </w:rPr>
              <w:t>0.009</w:t>
            </w:r>
          </w:p>
        </w:tc>
      </w:tr>
      <w:tr w:rsidR="00CF4244" w:rsidRPr="00C601DB" w14:paraId="2286E595" w14:textId="77777777" w:rsidTr="00C73EE8">
        <w:trPr>
          <w:jc w:val="center"/>
        </w:trPr>
        <w:tc>
          <w:tcPr>
            <w:tcW w:w="0" w:type="auto"/>
            <w:hideMark/>
          </w:tcPr>
          <w:p w14:paraId="647EDD4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w:t>
            </w:r>
          </w:p>
        </w:tc>
        <w:tc>
          <w:tcPr>
            <w:tcW w:w="0" w:type="auto"/>
            <w:hideMark/>
          </w:tcPr>
          <w:p w14:paraId="71FC7B4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6</w:t>
            </w:r>
          </w:p>
        </w:tc>
        <w:tc>
          <w:tcPr>
            <w:tcW w:w="0" w:type="auto"/>
            <w:hideMark/>
          </w:tcPr>
          <w:p w14:paraId="7E126EB7"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242E628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0</w:t>
            </w:r>
          </w:p>
        </w:tc>
      </w:tr>
      <w:tr w:rsidR="00CF4244" w:rsidRPr="00C601DB" w14:paraId="6FB09DEE" w14:textId="77777777" w:rsidTr="00C73EE8">
        <w:trPr>
          <w:jc w:val="center"/>
        </w:trPr>
        <w:tc>
          <w:tcPr>
            <w:tcW w:w="0" w:type="auto"/>
            <w:hideMark/>
          </w:tcPr>
          <w:p w14:paraId="2C22475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w:t>
            </w:r>
          </w:p>
        </w:tc>
        <w:tc>
          <w:tcPr>
            <w:tcW w:w="0" w:type="auto"/>
            <w:hideMark/>
          </w:tcPr>
          <w:p w14:paraId="3A18AA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08</w:t>
            </w:r>
          </w:p>
        </w:tc>
        <w:tc>
          <w:tcPr>
            <w:tcW w:w="0" w:type="auto"/>
            <w:hideMark/>
          </w:tcPr>
          <w:p w14:paraId="5F51EA0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3</w:t>
            </w:r>
          </w:p>
        </w:tc>
        <w:tc>
          <w:tcPr>
            <w:tcW w:w="0" w:type="auto"/>
            <w:hideMark/>
          </w:tcPr>
          <w:p w14:paraId="648C2692" w14:textId="77777777" w:rsidR="00CF4244" w:rsidRPr="00C601DB" w:rsidRDefault="00CF4244" w:rsidP="00B41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533</w:t>
            </w:r>
          </w:p>
        </w:tc>
      </w:tr>
      <w:tr w:rsidR="00CF4244" w:rsidRPr="00C601DB" w14:paraId="0DCF6A0A" w14:textId="77777777" w:rsidTr="00C73EE8">
        <w:trPr>
          <w:jc w:val="center"/>
        </w:trPr>
        <w:tc>
          <w:tcPr>
            <w:tcW w:w="0" w:type="auto"/>
          </w:tcPr>
          <w:p w14:paraId="65A7AD11"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 xml:space="preserve">Birth weight </w:t>
            </w:r>
          </w:p>
        </w:tc>
        <w:tc>
          <w:tcPr>
            <w:tcW w:w="0" w:type="auto"/>
          </w:tcPr>
          <w:p w14:paraId="6CA75DE2" w14:textId="77777777" w:rsidR="00CF4244" w:rsidRPr="006E526C" w:rsidRDefault="00CF4244" w:rsidP="00B4111B">
            <w:pPr>
              <w:spacing w:beforeAutospacing="0" w:line="360" w:lineRule="auto"/>
              <w:rPr>
                <w:rFonts w:ascii="Arial" w:eastAsia="Times New Roman" w:hAnsi="Arial" w:cs="Arial"/>
                <w:sz w:val="20"/>
                <w:szCs w:val="20"/>
                <w:highlight w:val="yellow"/>
              </w:rPr>
            </w:pPr>
            <w:r w:rsidRPr="006E526C">
              <w:rPr>
                <w:rFonts w:ascii="Arial" w:eastAsia="Times New Roman" w:hAnsi="Arial" w:cs="Arial"/>
                <w:sz w:val="20"/>
                <w:szCs w:val="20"/>
                <w:highlight w:val="yellow"/>
              </w:rPr>
              <w:t>10.39</w:t>
            </w:r>
          </w:p>
        </w:tc>
        <w:tc>
          <w:tcPr>
            <w:tcW w:w="0" w:type="auto"/>
          </w:tcPr>
          <w:p w14:paraId="6BC998D7" w14:textId="77777777" w:rsidR="00CF4244" w:rsidRPr="006E526C" w:rsidRDefault="00CF4244" w:rsidP="00C601DB">
            <w:pPr>
              <w:spacing w:beforeAutospacing="0" w:line="360" w:lineRule="auto"/>
              <w:jc w:val="center"/>
              <w:rPr>
                <w:rFonts w:ascii="Arial" w:eastAsia="Times New Roman" w:hAnsi="Arial" w:cs="Arial"/>
                <w:sz w:val="20"/>
                <w:szCs w:val="20"/>
                <w:highlight w:val="yellow"/>
              </w:rPr>
            </w:pPr>
            <w:r w:rsidRPr="006E526C">
              <w:rPr>
                <w:rFonts w:ascii="Arial" w:eastAsia="Times New Roman" w:hAnsi="Arial" w:cs="Arial"/>
                <w:sz w:val="20"/>
                <w:szCs w:val="20"/>
                <w:highlight w:val="yellow"/>
              </w:rPr>
              <w:t>3</w:t>
            </w:r>
          </w:p>
        </w:tc>
        <w:tc>
          <w:tcPr>
            <w:tcW w:w="0" w:type="auto"/>
          </w:tcPr>
          <w:p w14:paraId="2FF9661E" w14:textId="77777777" w:rsidR="00CF4244" w:rsidRPr="00C601DB" w:rsidRDefault="00CF4244" w:rsidP="00B4111B">
            <w:pPr>
              <w:pStyle w:val="HTML"/>
              <w:shd w:val="clear" w:color="auto" w:fill="FFFFFF"/>
              <w:wordWrap w:val="0"/>
              <w:spacing w:line="360" w:lineRule="auto"/>
              <w:jc w:val="both"/>
              <w:rPr>
                <w:rFonts w:ascii="Arial" w:hAnsi="Arial" w:cs="Arial"/>
              </w:rPr>
            </w:pPr>
            <w:r w:rsidRPr="006E526C">
              <w:rPr>
                <w:rFonts w:ascii="Arial" w:hAnsi="Arial" w:cs="Arial"/>
                <w:highlight w:val="yellow"/>
              </w:rPr>
              <w:t>0.0156</w:t>
            </w:r>
          </w:p>
        </w:tc>
      </w:tr>
    </w:tbl>
    <w:p w14:paraId="5B1E56D3" w14:textId="18F2D28B" w:rsidR="00943A36" w:rsidRPr="00C601DB" w:rsidRDefault="00943A36" w:rsidP="00B4111B">
      <w:pPr>
        <w:pStyle w:val="a3"/>
        <w:spacing w:line="360" w:lineRule="auto"/>
        <w:jc w:val="both"/>
        <w:rPr>
          <w:rFonts w:ascii="Arial" w:hAnsi="Arial" w:cs="Arial"/>
          <w:sz w:val="20"/>
          <w:szCs w:val="20"/>
        </w:rPr>
      </w:pPr>
    </w:p>
    <w:p w14:paraId="18A2F376" w14:textId="77777777" w:rsidR="00CF4244" w:rsidRPr="008E2763" w:rsidRDefault="00CD2730" w:rsidP="00B4111B">
      <w:pPr>
        <w:pStyle w:val="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4 Multicollinearity Diagnostics</w:t>
      </w:r>
    </w:p>
    <w:p w14:paraId="5FEAF894" w14:textId="3A5778D4" w:rsidR="00C73EE8"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 xml:space="preserve">Variance Inflation Factor (VIF) results (Table 4) demonstrated that multicollinearity was not a concern, as all predictor values were below the cut-off of 5 </w:t>
      </w:r>
      <w:r w:rsidR="00701889"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Kutner","given":"Michael","non-dropping-particle":"","parse-names":false,"suffix":""},{"dropping-particle":"","family":"Christopher","given":"","non-dropping-particle":"","parse-names":false,"suffix":""},{"dropping-particle":"","family":"Nachtsheim","given":"J C","non-dropping-particle":"","parse-names":false,"suffix":""},{"dropping-particle":"","family":"Neter","given":"John","non-dropping-particle":"","parse-names":false,"suffix":""},{"dropping-particle":"","family":"Li","given":"William","non-dropping-particle":"","parse-names":false,"suffix":""}],"container-title":"Building the regression model II: Diagnostics","id":"ITEM-1","issued":{"date-parts":[["2005","1","1"]]},"title":"In Applied Linear Statistical Models","type":"book"},"uris":["http://www.mendeley.com/documents/?uuid=7a922b67-ab9e-4748-bbe3-b298873e7357"]}],"mendeley":{"formattedCitation":"[23]","plainTextFormattedCitation":"[23]","previouslyFormattedCitation":"[24]"},"properties":{"noteIndex":0},"schema":"https://github.com/citation-style-language/schema/raw/master/csl-citation.json"}</w:instrText>
      </w:r>
      <w:r w:rsidR="00701889" w:rsidRPr="00C601DB">
        <w:rPr>
          <w:rFonts w:ascii="Arial" w:hAnsi="Arial" w:cs="Arial"/>
          <w:sz w:val="20"/>
          <w:szCs w:val="20"/>
        </w:rPr>
        <w:fldChar w:fldCharType="separate"/>
      </w:r>
      <w:r w:rsidR="00CA7C9E" w:rsidRPr="00CA7C9E">
        <w:rPr>
          <w:rFonts w:ascii="Arial" w:hAnsi="Arial" w:cs="Arial"/>
          <w:noProof/>
          <w:sz w:val="20"/>
          <w:szCs w:val="20"/>
        </w:rPr>
        <w:t>[23]</w:t>
      </w:r>
      <w:r w:rsidR="00701889" w:rsidRPr="00C601DB">
        <w:rPr>
          <w:rFonts w:ascii="Arial" w:hAnsi="Arial" w:cs="Arial"/>
          <w:sz w:val="20"/>
          <w:szCs w:val="20"/>
        </w:rPr>
        <w:fldChar w:fldCharType="end"/>
      </w:r>
    </w:p>
    <w:p w14:paraId="38DA5DDD" w14:textId="1F51E33B" w:rsidR="00CF4244" w:rsidRPr="008E2763" w:rsidRDefault="00CF4244" w:rsidP="00C73EE8">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4</w:t>
      </w:r>
      <w:r w:rsidR="00C601DB"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Variance Inflation Factor (VIF) for Independent Variables in Logistic Regression </w:t>
      </w:r>
    </w:p>
    <w:tbl>
      <w:tblPr>
        <w:tblStyle w:val="a5"/>
        <w:tblW w:w="0" w:type="auto"/>
        <w:jc w:val="center"/>
        <w:tblLook w:val="04A0" w:firstRow="1" w:lastRow="0" w:firstColumn="1" w:lastColumn="0" w:noHBand="0" w:noVBand="1"/>
      </w:tblPr>
      <w:tblGrid>
        <w:gridCol w:w="4106"/>
        <w:gridCol w:w="1830"/>
      </w:tblGrid>
      <w:tr w:rsidR="00CF4244" w:rsidRPr="00C601DB" w14:paraId="66D65864" w14:textId="77777777" w:rsidTr="00C601DB">
        <w:trPr>
          <w:jc w:val="center"/>
        </w:trPr>
        <w:tc>
          <w:tcPr>
            <w:tcW w:w="0" w:type="auto"/>
            <w:hideMark/>
          </w:tcPr>
          <w:p w14:paraId="2C4FA780"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redictor</w:t>
            </w:r>
          </w:p>
        </w:tc>
        <w:tc>
          <w:tcPr>
            <w:tcW w:w="1830" w:type="dxa"/>
            <w:hideMark/>
          </w:tcPr>
          <w:p w14:paraId="06D9A688" w14:textId="77777777" w:rsidR="00CF4244" w:rsidRPr="00C601DB" w:rsidRDefault="00CF4244" w:rsidP="00C601DB">
            <w:pPr>
              <w:spacing w:beforeAutospacing="0" w:line="360" w:lineRule="auto"/>
              <w:jc w:val="center"/>
              <w:rPr>
                <w:rFonts w:ascii="Arial" w:eastAsia="Times New Roman" w:hAnsi="Arial" w:cs="Arial"/>
                <w:b/>
                <w:bCs/>
                <w:sz w:val="20"/>
                <w:szCs w:val="20"/>
              </w:rPr>
            </w:pPr>
            <w:r w:rsidRPr="00C601DB">
              <w:rPr>
                <w:rFonts w:ascii="Arial" w:eastAsia="Times New Roman" w:hAnsi="Arial" w:cs="Arial"/>
                <w:b/>
                <w:bCs/>
                <w:sz w:val="20"/>
                <w:szCs w:val="20"/>
              </w:rPr>
              <w:t>VIF</w:t>
            </w:r>
          </w:p>
        </w:tc>
      </w:tr>
      <w:tr w:rsidR="00CF4244" w:rsidRPr="00C601DB" w14:paraId="2027DDA1" w14:textId="77777777" w:rsidTr="00C601DB">
        <w:trPr>
          <w:jc w:val="center"/>
        </w:trPr>
        <w:tc>
          <w:tcPr>
            <w:tcW w:w="0" w:type="auto"/>
            <w:hideMark/>
          </w:tcPr>
          <w:p w14:paraId="4809DBE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Intercept</w:t>
            </w:r>
          </w:p>
        </w:tc>
        <w:tc>
          <w:tcPr>
            <w:tcW w:w="1830" w:type="dxa"/>
            <w:hideMark/>
          </w:tcPr>
          <w:p w14:paraId="3D4521A0"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68.51</w:t>
            </w:r>
          </w:p>
        </w:tc>
      </w:tr>
      <w:tr w:rsidR="00CF4244" w:rsidRPr="00C601DB" w14:paraId="0F2B3AB2" w14:textId="77777777" w:rsidTr="00C601DB">
        <w:trPr>
          <w:jc w:val="center"/>
        </w:trPr>
        <w:tc>
          <w:tcPr>
            <w:tcW w:w="0" w:type="auto"/>
            <w:hideMark/>
          </w:tcPr>
          <w:p w14:paraId="346E2F8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spital (Jemima Crentsil vs Effia Nkwanta)</w:t>
            </w:r>
          </w:p>
        </w:tc>
        <w:tc>
          <w:tcPr>
            <w:tcW w:w="1830" w:type="dxa"/>
            <w:hideMark/>
          </w:tcPr>
          <w:p w14:paraId="0222E15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1</w:t>
            </w:r>
          </w:p>
        </w:tc>
      </w:tr>
      <w:tr w:rsidR="00CF4244" w:rsidRPr="00C601DB" w14:paraId="51F772C4" w14:textId="77777777" w:rsidTr="00C601DB">
        <w:trPr>
          <w:jc w:val="center"/>
        </w:trPr>
        <w:tc>
          <w:tcPr>
            <w:tcW w:w="0" w:type="auto"/>
            <w:hideMark/>
          </w:tcPr>
          <w:p w14:paraId="087776B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 (Male vs Female)</w:t>
            </w:r>
          </w:p>
        </w:tc>
        <w:tc>
          <w:tcPr>
            <w:tcW w:w="1830" w:type="dxa"/>
            <w:hideMark/>
          </w:tcPr>
          <w:p w14:paraId="6A120FD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577B47E8" w14:textId="77777777" w:rsidTr="00C601DB">
        <w:trPr>
          <w:jc w:val="center"/>
        </w:trPr>
        <w:tc>
          <w:tcPr>
            <w:tcW w:w="0" w:type="auto"/>
            <w:hideMark/>
          </w:tcPr>
          <w:p w14:paraId="1CFAAF1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 (SVD vs CS)</w:t>
            </w:r>
          </w:p>
        </w:tc>
        <w:tc>
          <w:tcPr>
            <w:tcW w:w="1830" w:type="dxa"/>
            <w:hideMark/>
          </w:tcPr>
          <w:p w14:paraId="581C79D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65EB0E20" w14:textId="77777777" w:rsidTr="00C601DB">
        <w:trPr>
          <w:jc w:val="center"/>
        </w:trPr>
        <w:tc>
          <w:tcPr>
            <w:tcW w:w="0" w:type="auto"/>
            <w:hideMark/>
          </w:tcPr>
          <w:p w14:paraId="2F82737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 (Yes vs No)</w:t>
            </w:r>
          </w:p>
        </w:tc>
        <w:tc>
          <w:tcPr>
            <w:tcW w:w="1830" w:type="dxa"/>
            <w:hideMark/>
          </w:tcPr>
          <w:p w14:paraId="3A944A16"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777C1BCA" w14:textId="77777777" w:rsidTr="00C601DB">
        <w:trPr>
          <w:jc w:val="center"/>
        </w:trPr>
        <w:tc>
          <w:tcPr>
            <w:tcW w:w="0" w:type="auto"/>
            <w:hideMark/>
          </w:tcPr>
          <w:p w14:paraId="0589BD3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 (Yes vs No)</w:t>
            </w:r>
          </w:p>
        </w:tc>
        <w:tc>
          <w:tcPr>
            <w:tcW w:w="1830" w:type="dxa"/>
            <w:hideMark/>
          </w:tcPr>
          <w:p w14:paraId="102BB2EE"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469EC8F7" w14:textId="77777777" w:rsidTr="00C601DB">
        <w:trPr>
          <w:jc w:val="center"/>
        </w:trPr>
        <w:tc>
          <w:tcPr>
            <w:tcW w:w="0" w:type="auto"/>
            <w:hideMark/>
          </w:tcPr>
          <w:p w14:paraId="6F43119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Formula vs Exclusive BF)</w:t>
            </w:r>
          </w:p>
        </w:tc>
        <w:tc>
          <w:tcPr>
            <w:tcW w:w="1830" w:type="dxa"/>
            <w:hideMark/>
          </w:tcPr>
          <w:p w14:paraId="7B069569"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7</w:t>
            </w:r>
          </w:p>
        </w:tc>
      </w:tr>
      <w:tr w:rsidR="00CF4244" w:rsidRPr="00C601DB" w14:paraId="5DC14913" w14:textId="77777777" w:rsidTr="00C601DB">
        <w:trPr>
          <w:jc w:val="center"/>
        </w:trPr>
        <w:tc>
          <w:tcPr>
            <w:tcW w:w="0" w:type="auto"/>
            <w:hideMark/>
          </w:tcPr>
          <w:p w14:paraId="5490944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Mixed vs Exclusive BF)</w:t>
            </w:r>
          </w:p>
        </w:tc>
        <w:tc>
          <w:tcPr>
            <w:tcW w:w="1830" w:type="dxa"/>
            <w:hideMark/>
          </w:tcPr>
          <w:p w14:paraId="49946A5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8</w:t>
            </w:r>
          </w:p>
        </w:tc>
      </w:tr>
      <w:tr w:rsidR="00CF4244" w:rsidRPr="00C601DB" w14:paraId="12C60ED6" w14:textId="77777777" w:rsidTr="00C601DB">
        <w:trPr>
          <w:jc w:val="center"/>
        </w:trPr>
        <w:tc>
          <w:tcPr>
            <w:tcW w:w="0" w:type="auto"/>
            <w:hideMark/>
          </w:tcPr>
          <w:p w14:paraId="5B1D4F3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Secondary vs Primary)</w:t>
            </w:r>
          </w:p>
        </w:tc>
        <w:tc>
          <w:tcPr>
            <w:tcW w:w="1830" w:type="dxa"/>
            <w:hideMark/>
          </w:tcPr>
          <w:p w14:paraId="0E73FD3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64</w:t>
            </w:r>
          </w:p>
        </w:tc>
      </w:tr>
      <w:tr w:rsidR="00CF4244" w:rsidRPr="00C601DB" w14:paraId="5283E59E" w14:textId="77777777" w:rsidTr="00C601DB">
        <w:trPr>
          <w:jc w:val="center"/>
        </w:trPr>
        <w:tc>
          <w:tcPr>
            <w:tcW w:w="0" w:type="auto"/>
            <w:hideMark/>
          </w:tcPr>
          <w:p w14:paraId="5333D1C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Tertiary vs Primary)</w:t>
            </w:r>
          </w:p>
        </w:tc>
        <w:tc>
          <w:tcPr>
            <w:tcW w:w="1830" w:type="dxa"/>
            <w:hideMark/>
          </w:tcPr>
          <w:p w14:paraId="06039551"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59</w:t>
            </w:r>
          </w:p>
        </w:tc>
      </w:tr>
      <w:tr w:rsidR="00CF4244" w:rsidRPr="00C601DB" w14:paraId="0F1619A4" w14:textId="77777777" w:rsidTr="00C601DB">
        <w:trPr>
          <w:jc w:val="center"/>
        </w:trPr>
        <w:tc>
          <w:tcPr>
            <w:tcW w:w="0" w:type="auto"/>
            <w:hideMark/>
          </w:tcPr>
          <w:p w14:paraId="290CCA2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Low vs High)</w:t>
            </w:r>
          </w:p>
        </w:tc>
        <w:tc>
          <w:tcPr>
            <w:tcW w:w="1830" w:type="dxa"/>
            <w:hideMark/>
          </w:tcPr>
          <w:p w14:paraId="6AB3CEEC"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58</w:t>
            </w:r>
          </w:p>
        </w:tc>
      </w:tr>
      <w:tr w:rsidR="00CF4244" w:rsidRPr="00C601DB" w14:paraId="035DC81F" w14:textId="77777777" w:rsidTr="00C601DB">
        <w:trPr>
          <w:jc w:val="center"/>
        </w:trPr>
        <w:tc>
          <w:tcPr>
            <w:tcW w:w="0" w:type="auto"/>
            <w:hideMark/>
          </w:tcPr>
          <w:p w14:paraId="5DE25D4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Middle vs High)</w:t>
            </w:r>
          </w:p>
        </w:tc>
        <w:tc>
          <w:tcPr>
            <w:tcW w:w="1830" w:type="dxa"/>
            <w:hideMark/>
          </w:tcPr>
          <w:p w14:paraId="502054B0"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57</w:t>
            </w:r>
          </w:p>
        </w:tc>
      </w:tr>
      <w:tr w:rsidR="00CF4244" w:rsidRPr="00C601DB" w14:paraId="296DA478" w14:textId="77777777" w:rsidTr="00C601DB">
        <w:trPr>
          <w:jc w:val="center"/>
        </w:trPr>
        <w:tc>
          <w:tcPr>
            <w:tcW w:w="0" w:type="auto"/>
            <w:hideMark/>
          </w:tcPr>
          <w:p w14:paraId="3FD2FB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None vs Irregular)</w:t>
            </w:r>
          </w:p>
        </w:tc>
        <w:tc>
          <w:tcPr>
            <w:tcW w:w="1830" w:type="dxa"/>
            <w:hideMark/>
          </w:tcPr>
          <w:p w14:paraId="1BF88E09"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17</w:t>
            </w:r>
          </w:p>
        </w:tc>
      </w:tr>
      <w:tr w:rsidR="00CF4244" w:rsidRPr="00C601DB" w14:paraId="2FBED5FF" w14:textId="77777777" w:rsidTr="00C601DB">
        <w:trPr>
          <w:jc w:val="center"/>
        </w:trPr>
        <w:tc>
          <w:tcPr>
            <w:tcW w:w="0" w:type="auto"/>
            <w:hideMark/>
          </w:tcPr>
          <w:p w14:paraId="6E4B681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Regular vs Irregular)</w:t>
            </w:r>
          </w:p>
        </w:tc>
        <w:tc>
          <w:tcPr>
            <w:tcW w:w="1830" w:type="dxa"/>
            <w:hideMark/>
          </w:tcPr>
          <w:p w14:paraId="5DE4DB53"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16</w:t>
            </w:r>
          </w:p>
        </w:tc>
      </w:tr>
      <w:tr w:rsidR="00CF4244" w:rsidRPr="00C601DB" w14:paraId="1BDB6074" w14:textId="77777777" w:rsidTr="00C601DB">
        <w:trPr>
          <w:jc w:val="center"/>
        </w:trPr>
        <w:tc>
          <w:tcPr>
            <w:tcW w:w="0" w:type="auto"/>
            <w:hideMark/>
          </w:tcPr>
          <w:p w14:paraId="47245F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 (days)</w:t>
            </w:r>
          </w:p>
        </w:tc>
        <w:tc>
          <w:tcPr>
            <w:tcW w:w="1830" w:type="dxa"/>
            <w:hideMark/>
          </w:tcPr>
          <w:p w14:paraId="5961E6A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4E7C92DF" w14:textId="77777777" w:rsidTr="00C601DB">
        <w:trPr>
          <w:jc w:val="center"/>
        </w:trPr>
        <w:tc>
          <w:tcPr>
            <w:tcW w:w="0" w:type="auto"/>
            <w:hideMark/>
          </w:tcPr>
          <w:p w14:paraId="4A1001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weight (kg)</w:t>
            </w:r>
          </w:p>
        </w:tc>
        <w:tc>
          <w:tcPr>
            <w:tcW w:w="1830" w:type="dxa"/>
            <w:hideMark/>
          </w:tcPr>
          <w:p w14:paraId="630EEBE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4</w:t>
            </w:r>
          </w:p>
        </w:tc>
      </w:tr>
    </w:tbl>
    <w:p w14:paraId="1C1B5752" w14:textId="77777777" w:rsidR="00CF4244" w:rsidRPr="00C601DB" w:rsidRDefault="00CF4244" w:rsidP="00B4111B">
      <w:pPr>
        <w:pStyle w:val="a3"/>
        <w:spacing w:line="360" w:lineRule="auto"/>
        <w:jc w:val="both"/>
        <w:rPr>
          <w:rFonts w:ascii="Arial" w:hAnsi="Arial" w:cs="Arial"/>
          <w:sz w:val="20"/>
          <w:szCs w:val="20"/>
        </w:rPr>
      </w:pPr>
    </w:p>
    <w:p w14:paraId="5FF1A440" w14:textId="77777777" w:rsidR="00CF4244" w:rsidRPr="008E2763" w:rsidRDefault="00CD2730" w:rsidP="00B4111B">
      <w:pPr>
        <w:pStyle w:val="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5 Multivariable Logistic Regression</w:t>
      </w:r>
    </w:p>
    <w:p w14:paraId="543725AF" w14:textId="78FD37FC"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Logistic regression results (Table 5) showed that neonatal sepsis increased the odds of jaundice nearly fourfold, underscoring the importance of infection p</w:t>
      </w:r>
      <w:r w:rsidR="00701889" w:rsidRPr="00C601DB">
        <w:rPr>
          <w:rFonts w:ascii="Arial" w:hAnsi="Arial" w:cs="Arial"/>
          <w:sz w:val="20"/>
          <w:szCs w:val="20"/>
        </w:rPr>
        <w:t>revention and timely management</w:t>
      </w:r>
      <w:r w:rsidR="00D573BD" w:rsidRPr="00C601DB">
        <w:rPr>
          <w:rFonts w:ascii="Arial" w:hAnsi="Arial" w:cs="Arial"/>
          <w:sz w:val="20"/>
          <w:szCs w:val="20"/>
        </w:rPr>
        <w:t xml:space="preserve"> </w:t>
      </w:r>
      <w:r w:rsidR="00D573BD"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77/11795565241281337","ISSN":"1179-5565 (Print)","PMID":"39371316","abstract":"Neonatal sepsis, a bloodstream infection in the first 28 days of life, is a  leading cause of morbidity and mortality among infants in both developing and developed countries. Additionally, sepsis is distinguished in neonates by unique pathophysiological and presentational factors relating to its development in immature neonatal immune systems. This review focuses on the current understanding of the mechanics and implications of neonatal sepsis, providing a comprehensive overview of the epidemiology, aetiology, pathophysiology, major risk factors, signs and symptoms and recent consensus on the diagnosis and management of both early-onset and late-onset neonatal sepsis. It also includes a discussion on novel biomarkers and upcoming treatment strategies for the condition as well as the potential of COVID-19 infection to progress to sepsis in infants.","author":[{"dropping-particle":"","family":"Raturi","given":"Adi","non-dropping-particle":"","parse-names":false,"suffix":""},{"dropping-particle":"","family":"Chandran","given":"Suresh","non-dropping-particle":"","parse-names":false,"suffix":""}],"container-title":"Clinical medicine insights. Pediatrics","id":"ITEM-1","issued":{"date-parts":[["2024"]]},"language":"eng","page":"11795565241281337","publisher-place":"United States","title":"Neonatal Sepsis: Aetiology, Pathophysiology, Diagnostic Advances and Management  Strategies.","type":"article-journal","volume":"18"},"uris":["http://www.mendeley.com/documents/?uuid=488d88ef-e98e-4deb-a3ee-e84705e12e27"]}],"mendeley":{"formattedCitation":"[24]","plainTextFormattedCitation":"[24]","previouslyFormattedCitation":"[25]"},"properties":{"noteIndex":0},"schema":"https://github.com/citation-style-language/schema/raw/master/csl-citation.json"}</w:instrText>
      </w:r>
      <w:r w:rsidR="00D573BD" w:rsidRPr="00C601DB">
        <w:rPr>
          <w:rFonts w:ascii="Arial" w:hAnsi="Arial" w:cs="Arial"/>
          <w:sz w:val="20"/>
          <w:szCs w:val="20"/>
        </w:rPr>
        <w:fldChar w:fldCharType="separate"/>
      </w:r>
      <w:r w:rsidR="00CA7C9E" w:rsidRPr="00CA7C9E">
        <w:rPr>
          <w:rFonts w:ascii="Arial" w:hAnsi="Arial" w:cs="Arial"/>
          <w:noProof/>
          <w:sz w:val="20"/>
          <w:szCs w:val="20"/>
        </w:rPr>
        <w:t>[24]</w:t>
      </w:r>
      <w:r w:rsidR="00D573BD" w:rsidRPr="00C601DB">
        <w:rPr>
          <w:rFonts w:ascii="Arial" w:hAnsi="Arial" w:cs="Arial"/>
          <w:sz w:val="20"/>
          <w:szCs w:val="20"/>
        </w:rPr>
        <w:fldChar w:fldCharType="end"/>
      </w:r>
      <w:r w:rsidRPr="00C601DB">
        <w:rPr>
          <w:rFonts w:ascii="Arial" w:hAnsi="Arial" w:cs="Arial"/>
          <w:sz w:val="20"/>
          <w:szCs w:val="20"/>
        </w:rPr>
        <w:t>. Mixed feeding also significantly increased risk (OR=2.06), highlighting the role of feeding pr</w:t>
      </w:r>
      <w:r w:rsidR="00D573BD" w:rsidRPr="00C601DB">
        <w:rPr>
          <w:rFonts w:ascii="Arial" w:hAnsi="Arial" w:cs="Arial"/>
          <w:sz w:val="20"/>
          <w:szCs w:val="20"/>
        </w:rPr>
        <w:t>actices in bilirubin metabolism</w:t>
      </w:r>
      <w:r w:rsidRPr="00C601DB">
        <w:rPr>
          <w:rFonts w:ascii="Arial" w:hAnsi="Arial" w:cs="Arial"/>
          <w:sz w:val="20"/>
          <w:szCs w:val="20"/>
        </w:rPr>
        <w:t>.</w:t>
      </w:r>
    </w:p>
    <w:p w14:paraId="62AD7CC5" w14:textId="2939E8EB" w:rsidR="00CF4244"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 xml:space="preserve">Maternal education was protective, with secondary and tertiary education reducing risk compared to primary education. This aligns with evidence that maternal education empowers mothers to recognize symptoms and adopt preventive </w:t>
      </w:r>
      <w:r w:rsidR="00D573BD" w:rsidRPr="00C601DB">
        <w:rPr>
          <w:rFonts w:ascii="Arial" w:hAnsi="Arial" w:cs="Arial"/>
          <w:sz w:val="20"/>
          <w:szCs w:val="20"/>
        </w:rPr>
        <w:t>behaviors</w:t>
      </w:r>
      <w:r w:rsidR="00C73EE8" w:rsidRPr="00C601DB">
        <w:rPr>
          <w:rStyle w:val="a6"/>
          <w:rFonts w:ascii="Arial" w:hAnsi="Arial" w:cs="Arial"/>
          <w:sz w:val="20"/>
          <w:szCs w:val="20"/>
        </w:rPr>
        <w:t xml:space="preserve"> </w:t>
      </w:r>
      <w:r w:rsidR="00C73EE8" w:rsidRPr="00C601DB">
        <w:rPr>
          <w:rStyle w:val="a6"/>
          <w:rFonts w:ascii="Arial" w:hAnsi="Arial" w:cs="Arial"/>
          <w:sz w:val="20"/>
          <w:szCs w:val="20"/>
        </w:rPr>
        <w:fldChar w:fldCharType="begin" w:fldLock="1"/>
      </w:r>
      <w:r w:rsidR="00CA7C9E">
        <w:rPr>
          <w:rStyle w:val="a6"/>
          <w:rFonts w:ascii="Arial" w:hAnsi="Arial" w:cs="Arial"/>
          <w:sz w:val="20"/>
          <w:szCs w:val="20"/>
        </w:rPr>
        <w:instrText>ADDIN CSL_CITATION {"citationItems":[{"id":"ITEM-1","itemData":{"DOI":"10.1136/jech.2008.081604","ISSN":"1470-2738 (Electronic)","PMID":"19414443","abstract":"BACKGROUND: Postnatal care helps prevent neonatal deaths. This study aims to  examine factors associated with non-utilisation of postnatal care in Indonesia. METHODS: A cross-sectional analytic study was conducted using data from the 2002-3 Indonesia Demographic and Health Survey (IDHS), which used multistage cluster random sampling. Contingency table and logistic regression analyses were used to determine the factors associated with non-utilisation of postnatal care services. The population attribution risk percentage (PAR%) for non-utilisation of postnatal care services was also calculated. RESULTS: Data were available for 15,553 singleton live-born infants. The prevalence of non-attendance at postnatal care services was consistently higher in rural areas than in urban areas. Maternal factors associated with lack of postnatal care included low household wealth index, low education levels, lack of knowledge of pregnancy-related complications or where distance from health services was a problem. Infants of high birth rank and those reported to be smaller than average were less likely to receive postnatal care. Other indicators of access to healthcare services which were associated with non-utilisation of postnatal care services included few antenatal care checks, use of untrained birth attendants and births outside healthcare facilities. CONCLUSION: Public health interventions to increase the utilisation of postnatal care services should target women who are poor, less educated, from rural areas and who use untrained birth attendants. Strategies to improve the availability and accessibility of antenatal care services and skilled birth attendance including focused financial support and health promotion programmes, particularly in the rural areas, should increase utilisation of postnatal care services in Indonesia.","author":[{"dropping-particle":"","family":"Titaley","given":"C R","non-dropping-particle":"","parse-names":false,"suffix":""},{"dropping-particle":"","family":"Dibley","given":"M J","non-dropping-particle":"","parse-names":false,"suffix":""},{"dropping-particle":"","family":"Roberts","given":"C L","non-dropping-particle":"","parse-names":false,"suffix":""}],"container-title":"Journal of epidemiology and community health","id":"ITEM-1","issue":"10","issued":{"date-parts":[["2009","10"]]},"language":"eng","page":"827-831","publisher-place":"England","title":"Factors associated with non-utilisation of postnatal care services in Indonesia.","type":"article-journal","volume":"63"},"uris":["http://www.mendeley.com/documents/?uuid=74107b54-732b-421f-ab8c-e582627c0c67"]}],"mendeley":{"formattedCitation":"[25]","plainTextFormattedCitation":"[25]","previouslyFormattedCitation":"[26]"},"properties":{"noteIndex":0},"schema":"https://github.com/citation-style-language/schema/raw/master/csl-citation.json"}</w:instrText>
      </w:r>
      <w:r w:rsidR="00C73EE8" w:rsidRPr="00C601DB">
        <w:rPr>
          <w:rStyle w:val="a6"/>
          <w:rFonts w:ascii="Arial" w:hAnsi="Arial" w:cs="Arial"/>
          <w:sz w:val="20"/>
          <w:szCs w:val="20"/>
        </w:rPr>
        <w:fldChar w:fldCharType="separate"/>
      </w:r>
      <w:r w:rsidR="00CA7C9E" w:rsidRPr="00CA7C9E">
        <w:rPr>
          <w:rStyle w:val="a6"/>
          <w:rFonts w:ascii="Arial" w:hAnsi="Arial" w:cs="Arial"/>
          <w:i w:val="0"/>
          <w:noProof/>
          <w:sz w:val="20"/>
          <w:szCs w:val="20"/>
        </w:rPr>
        <w:t>[25]</w:t>
      </w:r>
      <w:r w:rsidR="00C73EE8" w:rsidRPr="00C601DB">
        <w:rPr>
          <w:rStyle w:val="a6"/>
          <w:rFonts w:ascii="Arial" w:hAnsi="Arial" w:cs="Arial"/>
          <w:sz w:val="20"/>
          <w:szCs w:val="20"/>
        </w:rPr>
        <w:fldChar w:fldCharType="end"/>
      </w:r>
      <w:r w:rsidRPr="00C601DB">
        <w:rPr>
          <w:rFonts w:ascii="Arial" w:hAnsi="Arial" w:cs="Arial"/>
          <w:sz w:val="20"/>
          <w:szCs w:val="20"/>
        </w:rPr>
        <w:t>. Vaginal delivery was also protective relative to caesarean section, potentially due to earlier initiation of breastfeeding and reduced peri</w:t>
      </w:r>
      <w:r w:rsidR="00C73EE8" w:rsidRPr="00C601DB">
        <w:rPr>
          <w:rFonts w:ascii="Arial" w:hAnsi="Arial" w:cs="Arial"/>
          <w:sz w:val="20"/>
          <w:szCs w:val="20"/>
        </w:rPr>
        <w:t>natal complications</w:t>
      </w:r>
      <w:r w:rsidRPr="00C601DB">
        <w:rPr>
          <w:rFonts w:ascii="Arial" w:hAnsi="Arial" w:cs="Arial"/>
          <w:sz w:val="20"/>
          <w:szCs w:val="20"/>
        </w:rPr>
        <w:t>.</w:t>
      </w:r>
    </w:p>
    <w:p w14:paraId="3498755F" w14:textId="5E44D7F5" w:rsidR="00CD2730"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Other predictors, including gender, birth asphyxia, income, ANC attendance, age, and birth weight, were not statistically significant after adjustment, suggesting confounding by stronger predictors.</w:t>
      </w:r>
    </w:p>
    <w:p w14:paraId="121DAB06" w14:textId="77777777" w:rsidR="00FB1097" w:rsidRPr="00C601DB" w:rsidRDefault="00FB1097" w:rsidP="00B4111B">
      <w:pPr>
        <w:pStyle w:val="a3"/>
        <w:spacing w:line="360" w:lineRule="auto"/>
        <w:jc w:val="both"/>
        <w:rPr>
          <w:rFonts w:ascii="Arial" w:hAnsi="Arial" w:cs="Arial"/>
          <w:sz w:val="20"/>
          <w:szCs w:val="20"/>
        </w:rPr>
      </w:pPr>
    </w:p>
    <w:p w14:paraId="57DB9540" w14:textId="793BAD9E"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 xml:space="preserve">Table 5: Multivariable Logistic Regression of Factors Associated with Neonatal Jaundice </w:t>
      </w:r>
    </w:p>
    <w:tbl>
      <w:tblPr>
        <w:tblStyle w:val="a5"/>
        <w:tblW w:w="0" w:type="auto"/>
        <w:jc w:val="center"/>
        <w:tblLook w:val="04A0" w:firstRow="1" w:lastRow="0" w:firstColumn="1" w:lastColumn="0" w:noHBand="0" w:noVBand="1"/>
      </w:tblPr>
      <w:tblGrid>
        <w:gridCol w:w="4051"/>
        <w:gridCol w:w="606"/>
        <w:gridCol w:w="2339"/>
        <w:gridCol w:w="928"/>
      </w:tblGrid>
      <w:tr w:rsidR="00CD2730" w:rsidRPr="00C601DB" w14:paraId="44C9D9F2" w14:textId="77777777" w:rsidTr="00C73EE8">
        <w:trPr>
          <w:jc w:val="center"/>
        </w:trPr>
        <w:tc>
          <w:tcPr>
            <w:tcW w:w="0" w:type="auto"/>
            <w:hideMark/>
          </w:tcPr>
          <w:p w14:paraId="1DF9ACFE"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redictor</w:t>
            </w:r>
          </w:p>
        </w:tc>
        <w:tc>
          <w:tcPr>
            <w:tcW w:w="0" w:type="auto"/>
            <w:hideMark/>
          </w:tcPr>
          <w:p w14:paraId="0E6E3F9A"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OR</w:t>
            </w:r>
          </w:p>
        </w:tc>
        <w:tc>
          <w:tcPr>
            <w:tcW w:w="0" w:type="auto"/>
            <w:hideMark/>
          </w:tcPr>
          <w:p w14:paraId="368ABAAE"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95% CI (Lower, Upper)</w:t>
            </w:r>
          </w:p>
        </w:tc>
        <w:tc>
          <w:tcPr>
            <w:tcW w:w="0" w:type="auto"/>
            <w:hideMark/>
          </w:tcPr>
          <w:p w14:paraId="032886D9" w14:textId="46EB4B89" w:rsidR="00CD2730" w:rsidRPr="00C601DB" w:rsidRDefault="00C601DB"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i/>
                <w:sz w:val="20"/>
                <w:szCs w:val="20"/>
              </w:rPr>
              <w:t>P</w:t>
            </w:r>
            <w:r w:rsidR="00CD2730" w:rsidRPr="00C601DB">
              <w:rPr>
                <w:rFonts w:ascii="Arial" w:eastAsia="Times New Roman" w:hAnsi="Arial" w:cs="Arial"/>
                <w:b/>
                <w:bCs/>
                <w:sz w:val="20"/>
                <w:szCs w:val="20"/>
              </w:rPr>
              <w:t>-value</w:t>
            </w:r>
          </w:p>
        </w:tc>
      </w:tr>
      <w:tr w:rsidR="00CD2730" w:rsidRPr="00C601DB" w14:paraId="34B53ED4" w14:textId="77777777" w:rsidTr="00C73EE8">
        <w:trPr>
          <w:jc w:val="center"/>
        </w:trPr>
        <w:tc>
          <w:tcPr>
            <w:tcW w:w="0" w:type="auto"/>
            <w:hideMark/>
          </w:tcPr>
          <w:p w14:paraId="0EBAEBB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 (Male vs Female)</w:t>
            </w:r>
          </w:p>
        </w:tc>
        <w:tc>
          <w:tcPr>
            <w:tcW w:w="0" w:type="auto"/>
            <w:hideMark/>
          </w:tcPr>
          <w:p w14:paraId="33F18AF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546C39F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2 – 1.92</w:t>
            </w:r>
          </w:p>
        </w:tc>
        <w:tc>
          <w:tcPr>
            <w:tcW w:w="0" w:type="auto"/>
            <w:hideMark/>
          </w:tcPr>
          <w:p w14:paraId="56F94AB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29</w:t>
            </w:r>
          </w:p>
        </w:tc>
      </w:tr>
      <w:tr w:rsidR="00CD2730" w:rsidRPr="00C601DB" w14:paraId="6446F428" w14:textId="77777777" w:rsidTr="00C73EE8">
        <w:trPr>
          <w:jc w:val="center"/>
        </w:trPr>
        <w:tc>
          <w:tcPr>
            <w:tcW w:w="0" w:type="auto"/>
            <w:hideMark/>
          </w:tcPr>
          <w:p w14:paraId="283822C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 (SVD vs CS)</w:t>
            </w:r>
          </w:p>
        </w:tc>
        <w:tc>
          <w:tcPr>
            <w:tcW w:w="0" w:type="auto"/>
            <w:hideMark/>
          </w:tcPr>
          <w:p w14:paraId="0C9A3AD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1</w:t>
            </w:r>
          </w:p>
        </w:tc>
        <w:tc>
          <w:tcPr>
            <w:tcW w:w="0" w:type="auto"/>
            <w:hideMark/>
          </w:tcPr>
          <w:p w14:paraId="13D096E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1 – 0.91</w:t>
            </w:r>
          </w:p>
        </w:tc>
        <w:tc>
          <w:tcPr>
            <w:tcW w:w="0" w:type="auto"/>
            <w:hideMark/>
          </w:tcPr>
          <w:p w14:paraId="4439463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16</w:t>
            </w:r>
          </w:p>
        </w:tc>
      </w:tr>
      <w:tr w:rsidR="00CD2730" w:rsidRPr="00C601DB" w14:paraId="3808FE4C" w14:textId="77777777" w:rsidTr="00C73EE8">
        <w:trPr>
          <w:jc w:val="center"/>
        </w:trPr>
        <w:tc>
          <w:tcPr>
            <w:tcW w:w="0" w:type="auto"/>
            <w:hideMark/>
          </w:tcPr>
          <w:p w14:paraId="1111966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 (Yes vs No)</w:t>
            </w:r>
          </w:p>
        </w:tc>
        <w:tc>
          <w:tcPr>
            <w:tcW w:w="0" w:type="auto"/>
            <w:hideMark/>
          </w:tcPr>
          <w:p w14:paraId="6AC28D4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96</w:t>
            </w:r>
          </w:p>
        </w:tc>
        <w:tc>
          <w:tcPr>
            <w:tcW w:w="0" w:type="auto"/>
            <w:hideMark/>
          </w:tcPr>
          <w:p w14:paraId="44B3DE8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1 – 7.10</w:t>
            </w:r>
          </w:p>
        </w:tc>
        <w:tc>
          <w:tcPr>
            <w:tcW w:w="0" w:type="auto"/>
            <w:hideMark/>
          </w:tcPr>
          <w:p w14:paraId="436C97D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6C3A008" w14:textId="77777777" w:rsidTr="00C73EE8">
        <w:trPr>
          <w:jc w:val="center"/>
        </w:trPr>
        <w:tc>
          <w:tcPr>
            <w:tcW w:w="0" w:type="auto"/>
            <w:hideMark/>
          </w:tcPr>
          <w:p w14:paraId="4C108D7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 (Yes vs No)</w:t>
            </w:r>
          </w:p>
        </w:tc>
        <w:tc>
          <w:tcPr>
            <w:tcW w:w="0" w:type="auto"/>
            <w:hideMark/>
          </w:tcPr>
          <w:p w14:paraId="3210D31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8</w:t>
            </w:r>
          </w:p>
        </w:tc>
        <w:tc>
          <w:tcPr>
            <w:tcW w:w="0" w:type="auto"/>
            <w:hideMark/>
          </w:tcPr>
          <w:p w14:paraId="4A801684"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9 – 3.18</w:t>
            </w:r>
          </w:p>
        </w:tc>
        <w:tc>
          <w:tcPr>
            <w:tcW w:w="0" w:type="auto"/>
            <w:hideMark/>
          </w:tcPr>
          <w:p w14:paraId="2EECA00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98</w:t>
            </w:r>
          </w:p>
        </w:tc>
      </w:tr>
      <w:tr w:rsidR="00CD2730" w:rsidRPr="00C601DB" w14:paraId="3C78D389" w14:textId="77777777" w:rsidTr="00C73EE8">
        <w:trPr>
          <w:jc w:val="center"/>
        </w:trPr>
        <w:tc>
          <w:tcPr>
            <w:tcW w:w="0" w:type="auto"/>
            <w:hideMark/>
          </w:tcPr>
          <w:p w14:paraId="59DF1FE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Formula vs Exclusive BF)</w:t>
            </w:r>
          </w:p>
        </w:tc>
        <w:tc>
          <w:tcPr>
            <w:tcW w:w="0" w:type="auto"/>
            <w:hideMark/>
          </w:tcPr>
          <w:p w14:paraId="5FD8E32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9</w:t>
            </w:r>
          </w:p>
        </w:tc>
        <w:tc>
          <w:tcPr>
            <w:tcW w:w="0" w:type="auto"/>
            <w:hideMark/>
          </w:tcPr>
          <w:p w14:paraId="1E8FF68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 – 2.54</w:t>
            </w:r>
          </w:p>
        </w:tc>
        <w:tc>
          <w:tcPr>
            <w:tcW w:w="0" w:type="auto"/>
            <w:hideMark/>
          </w:tcPr>
          <w:p w14:paraId="13F1C0A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38</w:t>
            </w:r>
          </w:p>
        </w:tc>
      </w:tr>
      <w:tr w:rsidR="00CD2730" w:rsidRPr="00C601DB" w14:paraId="24BE1D01" w14:textId="77777777" w:rsidTr="00C73EE8">
        <w:trPr>
          <w:jc w:val="center"/>
        </w:trPr>
        <w:tc>
          <w:tcPr>
            <w:tcW w:w="0" w:type="auto"/>
            <w:hideMark/>
          </w:tcPr>
          <w:p w14:paraId="0257F4D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Mixed vs Exclusive BF)</w:t>
            </w:r>
          </w:p>
        </w:tc>
        <w:tc>
          <w:tcPr>
            <w:tcW w:w="0" w:type="auto"/>
            <w:hideMark/>
          </w:tcPr>
          <w:p w14:paraId="03583C7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6</w:t>
            </w:r>
          </w:p>
        </w:tc>
        <w:tc>
          <w:tcPr>
            <w:tcW w:w="0" w:type="auto"/>
            <w:hideMark/>
          </w:tcPr>
          <w:p w14:paraId="6B15483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 – 3.19</w:t>
            </w:r>
          </w:p>
        </w:tc>
        <w:tc>
          <w:tcPr>
            <w:tcW w:w="0" w:type="auto"/>
            <w:hideMark/>
          </w:tcPr>
          <w:p w14:paraId="2A80A81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01</w:t>
            </w:r>
          </w:p>
        </w:tc>
      </w:tr>
      <w:tr w:rsidR="00CD2730" w:rsidRPr="00C601DB" w14:paraId="45000C8E" w14:textId="77777777" w:rsidTr="00C73EE8">
        <w:trPr>
          <w:jc w:val="center"/>
        </w:trPr>
        <w:tc>
          <w:tcPr>
            <w:tcW w:w="0" w:type="auto"/>
            <w:hideMark/>
          </w:tcPr>
          <w:p w14:paraId="2C6B793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Secondary vs Primary)</w:t>
            </w:r>
          </w:p>
        </w:tc>
        <w:tc>
          <w:tcPr>
            <w:tcW w:w="0" w:type="auto"/>
            <w:hideMark/>
          </w:tcPr>
          <w:p w14:paraId="32171D1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0</w:t>
            </w:r>
          </w:p>
        </w:tc>
        <w:tc>
          <w:tcPr>
            <w:tcW w:w="0" w:type="auto"/>
            <w:hideMark/>
          </w:tcPr>
          <w:p w14:paraId="3BC48FF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5 – 0.62</w:t>
            </w:r>
          </w:p>
        </w:tc>
        <w:tc>
          <w:tcPr>
            <w:tcW w:w="0" w:type="auto"/>
            <w:hideMark/>
          </w:tcPr>
          <w:p w14:paraId="7ED4CE6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FB3C08B" w14:textId="77777777" w:rsidTr="00C73EE8">
        <w:trPr>
          <w:jc w:val="center"/>
        </w:trPr>
        <w:tc>
          <w:tcPr>
            <w:tcW w:w="0" w:type="auto"/>
            <w:hideMark/>
          </w:tcPr>
          <w:p w14:paraId="2DEE7F3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Tertiary vs Primary)</w:t>
            </w:r>
          </w:p>
        </w:tc>
        <w:tc>
          <w:tcPr>
            <w:tcW w:w="0" w:type="auto"/>
            <w:hideMark/>
          </w:tcPr>
          <w:p w14:paraId="31938D2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8</w:t>
            </w:r>
          </w:p>
        </w:tc>
        <w:tc>
          <w:tcPr>
            <w:tcW w:w="0" w:type="auto"/>
            <w:hideMark/>
          </w:tcPr>
          <w:p w14:paraId="049B6DD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3 – 0.61</w:t>
            </w:r>
          </w:p>
        </w:tc>
        <w:tc>
          <w:tcPr>
            <w:tcW w:w="0" w:type="auto"/>
            <w:hideMark/>
          </w:tcPr>
          <w:p w14:paraId="59D15B9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D147662" w14:textId="77777777" w:rsidTr="00C73EE8">
        <w:trPr>
          <w:jc w:val="center"/>
        </w:trPr>
        <w:tc>
          <w:tcPr>
            <w:tcW w:w="0" w:type="auto"/>
            <w:hideMark/>
          </w:tcPr>
          <w:p w14:paraId="3DEE64A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Low vs High)</w:t>
            </w:r>
          </w:p>
        </w:tc>
        <w:tc>
          <w:tcPr>
            <w:tcW w:w="0" w:type="auto"/>
            <w:hideMark/>
          </w:tcPr>
          <w:p w14:paraId="7D98DB9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20</w:t>
            </w:r>
          </w:p>
        </w:tc>
        <w:tc>
          <w:tcPr>
            <w:tcW w:w="0" w:type="auto"/>
            <w:hideMark/>
          </w:tcPr>
          <w:p w14:paraId="6C2D508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7 – 2.15</w:t>
            </w:r>
          </w:p>
        </w:tc>
        <w:tc>
          <w:tcPr>
            <w:tcW w:w="0" w:type="auto"/>
            <w:hideMark/>
          </w:tcPr>
          <w:p w14:paraId="2176292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29</w:t>
            </w:r>
          </w:p>
        </w:tc>
      </w:tr>
      <w:tr w:rsidR="00CD2730" w:rsidRPr="00C601DB" w14:paraId="57E37E3F" w14:textId="77777777" w:rsidTr="00C73EE8">
        <w:trPr>
          <w:jc w:val="center"/>
        </w:trPr>
        <w:tc>
          <w:tcPr>
            <w:tcW w:w="0" w:type="auto"/>
            <w:hideMark/>
          </w:tcPr>
          <w:p w14:paraId="250E6B9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Middle vs High)</w:t>
            </w:r>
          </w:p>
        </w:tc>
        <w:tc>
          <w:tcPr>
            <w:tcW w:w="0" w:type="auto"/>
            <w:hideMark/>
          </w:tcPr>
          <w:p w14:paraId="3541449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2</w:t>
            </w:r>
          </w:p>
        </w:tc>
        <w:tc>
          <w:tcPr>
            <w:tcW w:w="0" w:type="auto"/>
            <w:hideMark/>
          </w:tcPr>
          <w:p w14:paraId="23F1F19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5 – 1.11</w:t>
            </w:r>
          </w:p>
        </w:tc>
        <w:tc>
          <w:tcPr>
            <w:tcW w:w="0" w:type="auto"/>
            <w:hideMark/>
          </w:tcPr>
          <w:p w14:paraId="13CDC3F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06</w:t>
            </w:r>
          </w:p>
        </w:tc>
      </w:tr>
      <w:tr w:rsidR="00CD2730" w:rsidRPr="00C601DB" w14:paraId="3765DD00" w14:textId="77777777" w:rsidTr="00C73EE8">
        <w:trPr>
          <w:jc w:val="center"/>
        </w:trPr>
        <w:tc>
          <w:tcPr>
            <w:tcW w:w="0" w:type="auto"/>
            <w:hideMark/>
          </w:tcPr>
          <w:p w14:paraId="4D6F147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None vs Irregular)</w:t>
            </w:r>
          </w:p>
        </w:tc>
        <w:tc>
          <w:tcPr>
            <w:tcW w:w="0" w:type="auto"/>
            <w:hideMark/>
          </w:tcPr>
          <w:p w14:paraId="39713AC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11</w:t>
            </w:r>
          </w:p>
        </w:tc>
        <w:tc>
          <w:tcPr>
            <w:tcW w:w="0" w:type="auto"/>
            <w:hideMark/>
          </w:tcPr>
          <w:p w14:paraId="47E8AF7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3 – 2.88</w:t>
            </w:r>
          </w:p>
        </w:tc>
        <w:tc>
          <w:tcPr>
            <w:tcW w:w="0" w:type="auto"/>
            <w:hideMark/>
          </w:tcPr>
          <w:p w14:paraId="449F895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33</w:t>
            </w:r>
          </w:p>
        </w:tc>
      </w:tr>
      <w:tr w:rsidR="00CD2730" w:rsidRPr="00C601DB" w14:paraId="1DB99F03" w14:textId="77777777" w:rsidTr="00C73EE8">
        <w:trPr>
          <w:jc w:val="center"/>
        </w:trPr>
        <w:tc>
          <w:tcPr>
            <w:tcW w:w="0" w:type="auto"/>
            <w:hideMark/>
          </w:tcPr>
          <w:p w14:paraId="59DC1A8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Regular vs Irregular)</w:t>
            </w:r>
          </w:p>
        </w:tc>
        <w:tc>
          <w:tcPr>
            <w:tcW w:w="0" w:type="auto"/>
            <w:hideMark/>
          </w:tcPr>
          <w:p w14:paraId="6BF2522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w:t>
            </w:r>
          </w:p>
        </w:tc>
        <w:tc>
          <w:tcPr>
            <w:tcW w:w="0" w:type="auto"/>
            <w:hideMark/>
          </w:tcPr>
          <w:p w14:paraId="4A45B8D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 – 1.37</w:t>
            </w:r>
          </w:p>
        </w:tc>
        <w:tc>
          <w:tcPr>
            <w:tcW w:w="0" w:type="auto"/>
            <w:hideMark/>
          </w:tcPr>
          <w:p w14:paraId="6FD01B7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9</w:t>
            </w:r>
          </w:p>
        </w:tc>
      </w:tr>
      <w:tr w:rsidR="00CD2730" w:rsidRPr="00C601DB" w14:paraId="167259B8" w14:textId="77777777" w:rsidTr="00C73EE8">
        <w:trPr>
          <w:jc w:val="center"/>
        </w:trPr>
        <w:tc>
          <w:tcPr>
            <w:tcW w:w="0" w:type="auto"/>
            <w:hideMark/>
          </w:tcPr>
          <w:p w14:paraId="7515EB5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 (days)</w:t>
            </w:r>
          </w:p>
        </w:tc>
        <w:tc>
          <w:tcPr>
            <w:tcW w:w="0" w:type="auto"/>
            <w:hideMark/>
          </w:tcPr>
          <w:p w14:paraId="64F32E3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8</w:t>
            </w:r>
          </w:p>
        </w:tc>
        <w:tc>
          <w:tcPr>
            <w:tcW w:w="0" w:type="auto"/>
            <w:hideMark/>
          </w:tcPr>
          <w:p w14:paraId="6041EA3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6 – 1.00</w:t>
            </w:r>
          </w:p>
        </w:tc>
        <w:tc>
          <w:tcPr>
            <w:tcW w:w="0" w:type="auto"/>
            <w:hideMark/>
          </w:tcPr>
          <w:p w14:paraId="5BC4580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55</w:t>
            </w:r>
          </w:p>
        </w:tc>
      </w:tr>
      <w:tr w:rsidR="00CD2730" w:rsidRPr="00C601DB" w14:paraId="4E34FDBB" w14:textId="77777777" w:rsidTr="00C73EE8">
        <w:trPr>
          <w:jc w:val="center"/>
        </w:trPr>
        <w:tc>
          <w:tcPr>
            <w:tcW w:w="0" w:type="auto"/>
            <w:hideMark/>
          </w:tcPr>
          <w:p w14:paraId="3BE8926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weight (kg)</w:t>
            </w:r>
          </w:p>
        </w:tc>
        <w:tc>
          <w:tcPr>
            <w:tcW w:w="0" w:type="auto"/>
            <w:hideMark/>
          </w:tcPr>
          <w:p w14:paraId="644559D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9</w:t>
            </w:r>
          </w:p>
        </w:tc>
        <w:tc>
          <w:tcPr>
            <w:tcW w:w="0" w:type="auto"/>
            <w:hideMark/>
          </w:tcPr>
          <w:p w14:paraId="5394D144"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0 – 1.32</w:t>
            </w:r>
          </w:p>
        </w:tc>
        <w:tc>
          <w:tcPr>
            <w:tcW w:w="0" w:type="auto"/>
            <w:hideMark/>
          </w:tcPr>
          <w:p w14:paraId="0F2D0C1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3</w:t>
            </w:r>
          </w:p>
        </w:tc>
      </w:tr>
    </w:tbl>
    <w:p w14:paraId="61F6DE0D" w14:textId="77777777" w:rsidR="00CF4244" w:rsidRPr="00C601DB" w:rsidRDefault="00CF4244" w:rsidP="00B4111B">
      <w:pPr>
        <w:pStyle w:val="a3"/>
        <w:spacing w:line="360" w:lineRule="auto"/>
        <w:jc w:val="both"/>
        <w:rPr>
          <w:rFonts w:ascii="Arial" w:hAnsi="Arial" w:cs="Arial"/>
          <w:sz w:val="20"/>
          <w:szCs w:val="20"/>
        </w:rPr>
      </w:pPr>
    </w:p>
    <w:p w14:paraId="56B180DF" w14:textId="77777777" w:rsidR="00CF4244" w:rsidRPr="008E2763" w:rsidRDefault="00CD2730" w:rsidP="00B4111B">
      <w:pPr>
        <w:pStyle w:val="3"/>
        <w:spacing w:line="360" w:lineRule="auto"/>
        <w:jc w:val="both"/>
        <w:rPr>
          <w:rFonts w:ascii="Arial" w:hAnsi="Arial" w:cs="Arial"/>
          <w:sz w:val="22"/>
          <w:szCs w:val="22"/>
        </w:rPr>
      </w:pPr>
      <w:r w:rsidRPr="008E2763">
        <w:rPr>
          <w:rFonts w:ascii="Arial" w:hAnsi="Arial" w:cs="Arial"/>
          <w:sz w:val="22"/>
          <w:szCs w:val="22"/>
        </w:rPr>
        <w:t xml:space="preserve">3.6 </w:t>
      </w:r>
      <w:r w:rsidR="00CF4244" w:rsidRPr="008E2763">
        <w:rPr>
          <w:rFonts w:ascii="Arial" w:hAnsi="Arial" w:cs="Arial"/>
          <w:sz w:val="22"/>
          <w:szCs w:val="22"/>
        </w:rPr>
        <w:t>Model Performance</w:t>
      </w:r>
    </w:p>
    <w:p w14:paraId="29AC0EA4" w14:textId="57AB0AED" w:rsidR="00FB1097" w:rsidRPr="00C601DB" w:rsidRDefault="00CF4244" w:rsidP="00B4111B">
      <w:pPr>
        <w:pStyle w:val="a3"/>
        <w:spacing w:line="360" w:lineRule="auto"/>
        <w:jc w:val="both"/>
        <w:rPr>
          <w:rFonts w:ascii="Arial" w:hAnsi="Arial" w:cs="Arial"/>
          <w:sz w:val="20"/>
          <w:szCs w:val="20"/>
        </w:rPr>
      </w:pPr>
      <w:r w:rsidRPr="00C601DB">
        <w:rPr>
          <w:rFonts w:ascii="Arial" w:hAnsi="Arial" w:cs="Arial"/>
          <w:sz w:val="20"/>
          <w:szCs w:val="20"/>
        </w:rPr>
        <w:t>As shown in Table 6</w:t>
      </w:r>
      <w:r w:rsidR="00CD2730" w:rsidRPr="00C601DB">
        <w:rPr>
          <w:rFonts w:ascii="Arial" w:hAnsi="Arial" w:cs="Arial"/>
          <w:sz w:val="20"/>
          <w:szCs w:val="20"/>
        </w:rPr>
        <w:t xml:space="preserve"> and Figure 1</w:t>
      </w:r>
      <w:r w:rsidRPr="00C601DB">
        <w:rPr>
          <w:rFonts w:ascii="Arial" w:hAnsi="Arial" w:cs="Arial"/>
          <w:sz w:val="20"/>
          <w:szCs w:val="20"/>
        </w:rPr>
        <w:t>, the logistic regression model demonstrated acceptable discrimination (AUC=0.705) and good calibration (Hosmer–Lemeshow p=0.375). The model had high specificity (0.904) but low sensitivity (0.361), indicating it was better at identifying neonates without jaundice than those with the condition. This highlights the need for universal screening rather than</w:t>
      </w:r>
      <w:r w:rsidR="00C73EE8" w:rsidRPr="00C601DB">
        <w:rPr>
          <w:rFonts w:ascii="Arial" w:hAnsi="Arial" w:cs="Arial"/>
          <w:sz w:val="20"/>
          <w:szCs w:val="20"/>
        </w:rPr>
        <w:t xml:space="preserve"> relying solely on risk factors </w:t>
      </w:r>
      <w:r w:rsidR="00C73EE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4269/ajtmh.23-0293","ISSN":"14761645","PMID":"37669757","abstract":"Neonatal hyperbilirubinemia (NH) is a frequent condition that, if left untreated, can lead to neurological disability and death. We assessed the prevalence of NH and associated neonatal and maternal risk factors in 362 mothers and 365 newborns in a semi-rural area of the Democratic Republic of Congo. In addition, we explored the knowledge and practices of mothers regarding this condition. We collected demographic data, anthropometric data, and obstetric and medical anamneses. We examined newborns at birth and at 24, 48, and 72 hours and measured bilirubin at birth in umbilical cord and capillary blood and thereafter in capillary blood. Hemoglobin, hematocrit, ABO group, Rhesus factor, glucose-6-phosphate dehydrogenase (G6PD) deficiency, Hemoglobin S (HbS), and malaria were assessed in mothers and newborns. Among 296 newborns (all time points available), 5.7% developed NH (95% CI: 3.4–9.0) between 24 and 72 hours according to National Institute for Health and Care Excellence (NICE) UK guidelines. There was a significantly higher risk in newborns with G6PD deficiency (homo- and hemizygous adjusted Odd Ratio [aOR]: 21.0, 95% CI: 4.1–105.9), preterm births (aOR: 6.1, 95% CI: 1.4–26.9), newborns with excessive birth weight loss (aOR: 5.8, 95% CI: 1.4–23.2), and hyperbilirubinemia at birth (aOR: 14.8, 95% CI: 2.7–79.6). Newborns with feto-maternal ABO incompatibility and G6PD deficiency had significantly higher bilirubin at birth than others. More than 60% of mothers had adequate knowledge of NH, but compliance with phototherapy in the absence of symptoms was low. Although risk factors for NH are common in this area, prevalence was not high, suggesting a need for better case definition. Implementation of point-of-care devices for diagnosis and awareness programs on risk prevention could help reduce neonatal morbidity and mortality associated with hyperbilirubinemia in these areas.","author":[{"dropping-particle":"","family":"Fanello","given":"Caterina","non-dropping-particle":"","parse-names":false,"suffix":""},{"dropping-particle":"","family":"Lee","given":"Sue Jean","non-dropping-particle":"","parse-names":false,"suffix":""},{"dropping-particle":"","family":"Bancone","given":"Germana","non-dropping-particle":"","parse-names":false,"suffix":""},{"dropping-particle":"","family":"Kayembe","given":"Daddy","non-dropping-particle":"","parse-names":false,"suffix":""},{"dropping-particle":"","family":"Ndjowo","given":"Pauline","non-dropping-particle":"","parse-names":false,"suffix":""},{"dropping-particle":"","family":"Badjanga","given":"Benjamen","non-dropping-particle":"","parse-names":false,"suffix":""},{"dropping-particle":"","family":"Gornsawun","given":"Gornpan","non-dropping-particle":"","parse-names":false,"suffix":""},{"dropping-particle":"","family":"Chotthanawathit","given":"Paphapisa","non-dropping-particle":"","parse-names":false,"suffix":""},{"dropping-particle":"","family":"Waithira","given":"Naomi","non-dropping-particle":"","parse-names":false,"suffix":""},{"dropping-particle":"","family":"White","given":"Nicholas John","non-dropping-particle":"","parse-names":false,"suffix":""},{"dropping-particle":"","family":"Onyamboko","given":"Marie","non-dropping-particle":"","parse-names":false,"suffix":""}],"container-title":"American Journal of Tropical Medicine and Hygiene","id":"ITEM-1","issue":"4","issued":{"date-parts":[["2023"]]},"page":"965-974","title":"Prevalence and Risk Factors of Neonatal Hyperbilirubinemia in a Semi-Rural Area of the Democratic Republic of Congo: A Cohort Study","type":"article-journal","volume":"109"},"uris":["http://www.mendeley.com/documents/?uuid=0a1b54f4-a9bd-44da-91bd-983e6251db38"]}],"mendeley":{"formattedCitation":"[26]","plainTextFormattedCitation":"[26]","previouslyFormattedCitation":"[27]"},"properties":{"noteIndex":0},"schema":"https://github.com/citation-style-language/schema/raw/master/csl-citation.json"}</w:instrText>
      </w:r>
      <w:r w:rsidR="00C73EE8" w:rsidRPr="00C601DB">
        <w:rPr>
          <w:rFonts w:ascii="Arial" w:hAnsi="Arial" w:cs="Arial"/>
          <w:sz w:val="20"/>
          <w:szCs w:val="20"/>
        </w:rPr>
        <w:fldChar w:fldCharType="separate"/>
      </w:r>
      <w:r w:rsidR="00CA7C9E" w:rsidRPr="00CA7C9E">
        <w:rPr>
          <w:rFonts w:ascii="Arial" w:hAnsi="Arial" w:cs="Arial"/>
          <w:noProof/>
          <w:sz w:val="20"/>
          <w:szCs w:val="20"/>
        </w:rPr>
        <w:t>[26]</w:t>
      </w:r>
      <w:r w:rsidR="00C73EE8" w:rsidRPr="00C601DB">
        <w:rPr>
          <w:rFonts w:ascii="Arial" w:hAnsi="Arial" w:cs="Arial"/>
          <w:sz w:val="20"/>
          <w:szCs w:val="20"/>
        </w:rPr>
        <w:fldChar w:fldCharType="end"/>
      </w:r>
      <w:r w:rsidRPr="00C601DB">
        <w:rPr>
          <w:rFonts w:ascii="Arial" w:hAnsi="Arial" w:cs="Arial"/>
          <w:sz w:val="20"/>
          <w:szCs w:val="20"/>
        </w:rPr>
        <w:t>.</w:t>
      </w:r>
    </w:p>
    <w:p w14:paraId="78B4D10D" w14:textId="574212F7"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6:</w:t>
      </w:r>
      <w:r w:rsidR="002E01CC"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Model Performance and Goodness-of-Fit for Logistic Regression </w:t>
      </w:r>
    </w:p>
    <w:tbl>
      <w:tblPr>
        <w:tblStyle w:val="a5"/>
        <w:tblW w:w="0" w:type="auto"/>
        <w:jc w:val="center"/>
        <w:tblLook w:val="04A0" w:firstRow="1" w:lastRow="0" w:firstColumn="1" w:lastColumn="0" w:noHBand="0" w:noVBand="1"/>
      </w:tblPr>
      <w:tblGrid>
        <w:gridCol w:w="2467"/>
        <w:gridCol w:w="1917"/>
      </w:tblGrid>
      <w:tr w:rsidR="00CD2730" w:rsidRPr="00C601DB" w14:paraId="61F38F51" w14:textId="77777777" w:rsidTr="00C601DB">
        <w:trPr>
          <w:jc w:val="center"/>
        </w:trPr>
        <w:tc>
          <w:tcPr>
            <w:tcW w:w="0" w:type="auto"/>
            <w:hideMark/>
          </w:tcPr>
          <w:p w14:paraId="4BC4CF24"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Metric</w:t>
            </w:r>
          </w:p>
        </w:tc>
        <w:tc>
          <w:tcPr>
            <w:tcW w:w="1917" w:type="dxa"/>
            <w:hideMark/>
          </w:tcPr>
          <w:p w14:paraId="584B75D0"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lue</w:t>
            </w:r>
          </w:p>
        </w:tc>
      </w:tr>
      <w:tr w:rsidR="00CD2730" w:rsidRPr="00C601DB" w14:paraId="244D9BBE" w14:textId="77777777" w:rsidTr="00C601DB">
        <w:trPr>
          <w:jc w:val="center"/>
        </w:trPr>
        <w:tc>
          <w:tcPr>
            <w:tcW w:w="0" w:type="auto"/>
            <w:hideMark/>
          </w:tcPr>
          <w:p w14:paraId="57CDFFB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UC (ROC)</w:t>
            </w:r>
          </w:p>
        </w:tc>
        <w:tc>
          <w:tcPr>
            <w:tcW w:w="1917" w:type="dxa"/>
            <w:hideMark/>
          </w:tcPr>
          <w:p w14:paraId="14D757B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05</w:t>
            </w:r>
          </w:p>
        </w:tc>
      </w:tr>
      <w:tr w:rsidR="00CD2730" w:rsidRPr="00C601DB" w14:paraId="37F72AAF" w14:textId="77777777" w:rsidTr="00C601DB">
        <w:trPr>
          <w:jc w:val="center"/>
        </w:trPr>
        <w:tc>
          <w:tcPr>
            <w:tcW w:w="0" w:type="auto"/>
            <w:hideMark/>
          </w:tcPr>
          <w:p w14:paraId="505C96B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smer–Lemeshow χ²(8)</w:t>
            </w:r>
          </w:p>
        </w:tc>
        <w:tc>
          <w:tcPr>
            <w:tcW w:w="1917" w:type="dxa"/>
            <w:hideMark/>
          </w:tcPr>
          <w:p w14:paraId="0B0E203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63</w:t>
            </w:r>
          </w:p>
        </w:tc>
      </w:tr>
      <w:tr w:rsidR="00CD2730" w:rsidRPr="00C601DB" w14:paraId="47AD298B" w14:textId="77777777" w:rsidTr="00C601DB">
        <w:trPr>
          <w:jc w:val="center"/>
        </w:trPr>
        <w:tc>
          <w:tcPr>
            <w:tcW w:w="0" w:type="auto"/>
            <w:hideMark/>
          </w:tcPr>
          <w:p w14:paraId="202D5EB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 xml:space="preserve">Hosmer–Lemeshow </w:t>
            </w:r>
            <w:r w:rsidRPr="00C601DB">
              <w:rPr>
                <w:rFonts w:ascii="Arial" w:eastAsia="Times New Roman" w:hAnsi="Arial" w:cs="Arial"/>
                <w:i/>
                <w:iCs/>
                <w:sz w:val="20"/>
                <w:szCs w:val="20"/>
              </w:rPr>
              <w:t>p</w:t>
            </w:r>
          </w:p>
        </w:tc>
        <w:tc>
          <w:tcPr>
            <w:tcW w:w="1917" w:type="dxa"/>
            <w:hideMark/>
          </w:tcPr>
          <w:p w14:paraId="0797052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75</w:t>
            </w:r>
          </w:p>
        </w:tc>
      </w:tr>
      <w:tr w:rsidR="00CD2730" w:rsidRPr="00C601DB" w14:paraId="7BA24888" w14:textId="77777777" w:rsidTr="00C601DB">
        <w:trPr>
          <w:jc w:val="center"/>
        </w:trPr>
        <w:tc>
          <w:tcPr>
            <w:tcW w:w="0" w:type="auto"/>
            <w:hideMark/>
          </w:tcPr>
          <w:p w14:paraId="591F8FD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ccuracy</w:t>
            </w:r>
          </w:p>
        </w:tc>
        <w:tc>
          <w:tcPr>
            <w:tcW w:w="1917" w:type="dxa"/>
            <w:hideMark/>
          </w:tcPr>
          <w:p w14:paraId="2ADD01F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18</w:t>
            </w:r>
          </w:p>
        </w:tc>
      </w:tr>
      <w:tr w:rsidR="00CD2730" w:rsidRPr="00C601DB" w14:paraId="3F7B1AE4" w14:textId="77777777" w:rsidTr="00C601DB">
        <w:trPr>
          <w:jc w:val="center"/>
        </w:trPr>
        <w:tc>
          <w:tcPr>
            <w:tcW w:w="0" w:type="auto"/>
            <w:hideMark/>
          </w:tcPr>
          <w:p w14:paraId="1BC592C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ensitivity (Recall)</w:t>
            </w:r>
          </w:p>
        </w:tc>
        <w:tc>
          <w:tcPr>
            <w:tcW w:w="1917" w:type="dxa"/>
            <w:hideMark/>
          </w:tcPr>
          <w:p w14:paraId="059BA7A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61</w:t>
            </w:r>
          </w:p>
        </w:tc>
      </w:tr>
      <w:tr w:rsidR="00CD2730" w:rsidRPr="00C601DB" w14:paraId="4FAFA488" w14:textId="77777777" w:rsidTr="00C601DB">
        <w:trPr>
          <w:jc w:val="center"/>
        </w:trPr>
        <w:tc>
          <w:tcPr>
            <w:tcW w:w="0" w:type="auto"/>
            <w:hideMark/>
          </w:tcPr>
          <w:p w14:paraId="70C36E4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pecificity</w:t>
            </w:r>
          </w:p>
        </w:tc>
        <w:tc>
          <w:tcPr>
            <w:tcW w:w="1917" w:type="dxa"/>
            <w:hideMark/>
          </w:tcPr>
          <w:p w14:paraId="146A5E4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04</w:t>
            </w:r>
          </w:p>
        </w:tc>
      </w:tr>
      <w:tr w:rsidR="00CD2730" w:rsidRPr="00C601DB" w14:paraId="3A8BC033" w14:textId="77777777" w:rsidTr="00C601DB">
        <w:trPr>
          <w:jc w:val="center"/>
        </w:trPr>
        <w:tc>
          <w:tcPr>
            <w:tcW w:w="0" w:type="auto"/>
            <w:hideMark/>
          </w:tcPr>
          <w:p w14:paraId="2047CDF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Precision</w:t>
            </w:r>
          </w:p>
        </w:tc>
        <w:tc>
          <w:tcPr>
            <w:tcW w:w="1917" w:type="dxa"/>
            <w:hideMark/>
          </w:tcPr>
          <w:p w14:paraId="7DB597C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61</w:t>
            </w:r>
          </w:p>
        </w:tc>
      </w:tr>
      <w:tr w:rsidR="00CD2730" w:rsidRPr="00C601DB" w14:paraId="0910A4EC" w14:textId="77777777" w:rsidTr="00C601DB">
        <w:trPr>
          <w:jc w:val="center"/>
        </w:trPr>
        <w:tc>
          <w:tcPr>
            <w:tcW w:w="0" w:type="auto"/>
            <w:hideMark/>
          </w:tcPr>
          <w:p w14:paraId="1E592C6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1 score</w:t>
            </w:r>
          </w:p>
        </w:tc>
        <w:tc>
          <w:tcPr>
            <w:tcW w:w="1917" w:type="dxa"/>
            <w:hideMark/>
          </w:tcPr>
          <w:p w14:paraId="5E088CD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67</w:t>
            </w:r>
          </w:p>
        </w:tc>
      </w:tr>
    </w:tbl>
    <w:p w14:paraId="6B4FFA3C" w14:textId="0B4BADCC" w:rsidR="004138A6" w:rsidRDefault="004138A6" w:rsidP="00B4111B">
      <w:pPr>
        <w:pStyle w:val="a3"/>
        <w:spacing w:line="360" w:lineRule="auto"/>
        <w:jc w:val="both"/>
        <w:rPr>
          <w:rFonts w:ascii="Arial" w:hAnsi="Arial" w:cs="Arial"/>
          <w:b/>
          <w:sz w:val="20"/>
          <w:szCs w:val="20"/>
        </w:rPr>
      </w:pPr>
    </w:p>
    <w:p w14:paraId="7157301E" w14:textId="38DDD3E7" w:rsidR="008E2763" w:rsidRDefault="008E2763" w:rsidP="00B4111B">
      <w:pPr>
        <w:pStyle w:val="a3"/>
        <w:spacing w:line="360" w:lineRule="auto"/>
        <w:jc w:val="both"/>
        <w:rPr>
          <w:rFonts w:ascii="Arial" w:hAnsi="Arial" w:cs="Arial"/>
          <w:b/>
          <w:sz w:val="20"/>
          <w:szCs w:val="20"/>
        </w:rPr>
      </w:pPr>
    </w:p>
    <w:p w14:paraId="31171910" w14:textId="5E2953FA" w:rsidR="008E2763" w:rsidRDefault="008E2763" w:rsidP="00B4111B">
      <w:pPr>
        <w:pStyle w:val="a3"/>
        <w:spacing w:line="360" w:lineRule="auto"/>
        <w:jc w:val="both"/>
        <w:rPr>
          <w:rFonts w:ascii="Arial" w:hAnsi="Arial" w:cs="Arial"/>
          <w:b/>
          <w:sz w:val="20"/>
          <w:szCs w:val="20"/>
        </w:rPr>
      </w:pPr>
    </w:p>
    <w:p w14:paraId="72877D80" w14:textId="52E695FA" w:rsidR="008E2763" w:rsidRDefault="008E2763" w:rsidP="00B4111B">
      <w:pPr>
        <w:pStyle w:val="a3"/>
        <w:spacing w:line="360" w:lineRule="auto"/>
        <w:jc w:val="both"/>
        <w:rPr>
          <w:rFonts w:ascii="Arial" w:hAnsi="Arial" w:cs="Arial"/>
          <w:b/>
          <w:sz w:val="20"/>
          <w:szCs w:val="20"/>
        </w:rPr>
      </w:pPr>
    </w:p>
    <w:p w14:paraId="73148909" w14:textId="75DA09B7" w:rsidR="008E2763" w:rsidRDefault="008E2763" w:rsidP="00B4111B">
      <w:pPr>
        <w:pStyle w:val="a3"/>
        <w:spacing w:line="360" w:lineRule="auto"/>
        <w:jc w:val="both"/>
        <w:rPr>
          <w:rFonts w:ascii="Arial" w:hAnsi="Arial" w:cs="Arial"/>
          <w:b/>
          <w:sz w:val="20"/>
          <w:szCs w:val="20"/>
        </w:rPr>
      </w:pPr>
    </w:p>
    <w:p w14:paraId="48B39D9A" w14:textId="77777777" w:rsidR="008E2763" w:rsidRPr="00C601DB" w:rsidRDefault="008E2763" w:rsidP="00B4111B">
      <w:pPr>
        <w:pStyle w:val="a3"/>
        <w:spacing w:line="360" w:lineRule="auto"/>
        <w:jc w:val="both"/>
        <w:rPr>
          <w:rFonts w:ascii="Arial" w:hAnsi="Arial" w:cs="Arial"/>
          <w:b/>
          <w:sz w:val="20"/>
          <w:szCs w:val="20"/>
        </w:rPr>
      </w:pPr>
    </w:p>
    <w:p w14:paraId="02786C2A" w14:textId="031E06ED" w:rsidR="00C601DB" w:rsidRDefault="008E2763" w:rsidP="00B4111B">
      <w:pPr>
        <w:pStyle w:val="a3"/>
        <w:spacing w:line="360" w:lineRule="auto"/>
        <w:jc w:val="both"/>
        <w:rPr>
          <w:rFonts w:ascii="Arial" w:hAnsi="Arial" w:cs="Arial"/>
          <w:b/>
          <w:sz w:val="20"/>
          <w:szCs w:val="20"/>
        </w:rPr>
      </w:pPr>
      <w:r>
        <w:rPr>
          <w:b/>
          <w:noProof/>
        </w:rPr>
        <w:drawing>
          <wp:inline distT="0" distB="0" distL="0" distR="0" wp14:anchorId="79220F5A" wp14:editId="2AB3E050">
            <wp:extent cx="5937250" cy="3244850"/>
            <wp:effectExtent l="0" t="0" r="6350" b="0"/>
            <wp:docPr id="1" name="Picture 1"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3C588F7C" w14:textId="77777777" w:rsidR="008E2763" w:rsidRPr="00C601DB" w:rsidRDefault="008E2763" w:rsidP="008E2763">
      <w:pPr>
        <w:pStyle w:val="a3"/>
        <w:spacing w:line="360" w:lineRule="auto"/>
        <w:jc w:val="both"/>
        <w:rPr>
          <w:rFonts w:ascii="Arial" w:hAnsi="Arial" w:cs="Arial"/>
          <w:b/>
          <w:sz w:val="20"/>
          <w:szCs w:val="20"/>
        </w:rPr>
      </w:pPr>
      <w:r w:rsidRPr="00C601DB">
        <w:rPr>
          <w:rFonts w:ascii="Arial" w:hAnsi="Arial" w:cs="Arial"/>
          <w:b/>
          <w:sz w:val="20"/>
          <w:szCs w:val="20"/>
        </w:rPr>
        <w:t>Figure 1: Diagnostic Plot of the logistic Regression Model</w:t>
      </w:r>
    </w:p>
    <w:p w14:paraId="31FC6FC4" w14:textId="2C855FB7" w:rsidR="008E2763" w:rsidRDefault="008E2763" w:rsidP="00B4111B">
      <w:pPr>
        <w:pStyle w:val="a3"/>
        <w:spacing w:line="360" w:lineRule="auto"/>
        <w:jc w:val="both"/>
        <w:rPr>
          <w:rFonts w:ascii="Arial" w:hAnsi="Arial" w:cs="Arial"/>
          <w:b/>
          <w:sz w:val="20"/>
          <w:szCs w:val="20"/>
        </w:rPr>
      </w:pPr>
    </w:p>
    <w:p w14:paraId="13B5B6E4" w14:textId="3D360047" w:rsidR="008E2763" w:rsidRDefault="008E2763" w:rsidP="00B4111B">
      <w:pPr>
        <w:pStyle w:val="a3"/>
        <w:spacing w:line="360" w:lineRule="auto"/>
        <w:jc w:val="both"/>
        <w:rPr>
          <w:rFonts w:ascii="Arial" w:hAnsi="Arial" w:cs="Arial"/>
          <w:b/>
          <w:sz w:val="20"/>
          <w:szCs w:val="20"/>
        </w:rPr>
      </w:pPr>
    </w:p>
    <w:p w14:paraId="5BB56727" w14:textId="59432852" w:rsidR="008E2763" w:rsidRDefault="008E2763" w:rsidP="00B4111B">
      <w:pPr>
        <w:pStyle w:val="a3"/>
        <w:spacing w:line="360" w:lineRule="auto"/>
        <w:jc w:val="both"/>
        <w:rPr>
          <w:rFonts w:ascii="Arial" w:hAnsi="Arial" w:cs="Arial"/>
          <w:b/>
          <w:sz w:val="20"/>
          <w:szCs w:val="20"/>
        </w:rPr>
      </w:pPr>
    </w:p>
    <w:p w14:paraId="006EB3E0" w14:textId="31F742EF" w:rsidR="008E2763" w:rsidRDefault="008E2763" w:rsidP="00B4111B">
      <w:pPr>
        <w:pStyle w:val="a3"/>
        <w:spacing w:line="360" w:lineRule="auto"/>
        <w:jc w:val="both"/>
        <w:rPr>
          <w:rFonts w:ascii="Arial" w:hAnsi="Arial" w:cs="Arial"/>
          <w:b/>
          <w:sz w:val="20"/>
          <w:szCs w:val="20"/>
        </w:rPr>
      </w:pPr>
    </w:p>
    <w:p w14:paraId="75CFAB41" w14:textId="3AE9DF8D" w:rsidR="008E2763" w:rsidRDefault="008E2763" w:rsidP="00B4111B">
      <w:pPr>
        <w:pStyle w:val="a3"/>
        <w:spacing w:line="360" w:lineRule="auto"/>
        <w:jc w:val="both"/>
        <w:rPr>
          <w:rFonts w:ascii="Arial" w:hAnsi="Arial" w:cs="Arial"/>
          <w:b/>
          <w:sz w:val="20"/>
          <w:szCs w:val="20"/>
        </w:rPr>
      </w:pPr>
    </w:p>
    <w:p w14:paraId="3931FAEA" w14:textId="4D73C2EA" w:rsidR="008E2763" w:rsidRDefault="008E2763" w:rsidP="00B4111B">
      <w:pPr>
        <w:pStyle w:val="a3"/>
        <w:spacing w:line="360" w:lineRule="auto"/>
        <w:jc w:val="both"/>
        <w:rPr>
          <w:rFonts w:ascii="Arial" w:hAnsi="Arial" w:cs="Arial"/>
          <w:b/>
          <w:sz w:val="20"/>
          <w:szCs w:val="20"/>
        </w:rPr>
      </w:pPr>
    </w:p>
    <w:p w14:paraId="6D097807" w14:textId="77777777" w:rsidR="008E2763" w:rsidRPr="00C601DB" w:rsidRDefault="008E2763" w:rsidP="00B4111B">
      <w:pPr>
        <w:pStyle w:val="a3"/>
        <w:spacing w:line="360" w:lineRule="auto"/>
        <w:jc w:val="both"/>
        <w:rPr>
          <w:rFonts w:ascii="Arial" w:hAnsi="Arial" w:cs="Arial"/>
          <w:b/>
          <w:sz w:val="20"/>
          <w:szCs w:val="20"/>
        </w:rPr>
      </w:pPr>
    </w:p>
    <w:p w14:paraId="309B9DFF" w14:textId="148F447B" w:rsidR="00C601DB" w:rsidRPr="00C601DB" w:rsidRDefault="00C601DB" w:rsidP="00B4111B">
      <w:pPr>
        <w:pStyle w:val="a3"/>
        <w:spacing w:line="360" w:lineRule="auto"/>
        <w:jc w:val="both"/>
        <w:rPr>
          <w:rFonts w:ascii="Arial" w:hAnsi="Arial" w:cs="Arial"/>
          <w:b/>
          <w:sz w:val="20"/>
          <w:szCs w:val="20"/>
        </w:rPr>
      </w:pPr>
    </w:p>
    <w:p w14:paraId="3F2945C1" w14:textId="14765F35" w:rsidR="00C601DB" w:rsidRPr="00C601DB" w:rsidRDefault="00C601DB" w:rsidP="00B4111B">
      <w:pPr>
        <w:pStyle w:val="a3"/>
        <w:spacing w:line="360" w:lineRule="auto"/>
        <w:jc w:val="both"/>
        <w:rPr>
          <w:rFonts w:ascii="Arial" w:hAnsi="Arial" w:cs="Arial"/>
          <w:b/>
          <w:sz w:val="20"/>
          <w:szCs w:val="20"/>
        </w:rPr>
      </w:pPr>
    </w:p>
    <w:p w14:paraId="3658E74C" w14:textId="0BAE205C" w:rsidR="00C601DB" w:rsidRPr="00C601DB" w:rsidRDefault="00C601DB" w:rsidP="00B4111B">
      <w:pPr>
        <w:pStyle w:val="a3"/>
        <w:spacing w:line="360" w:lineRule="auto"/>
        <w:jc w:val="both"/>
        <w:rPr>
          <w:rFonts w:ascii="Arial" w:hAnsi="Arial" w:cs="Arial"/>
          <w:b/>
          <w:sz w:val="20"/>
          <w:szCs w:val="20"/>
        </w:rPr>
      </w:pPr>
    </w:p>
    <w:p w14:paraId="321C236B" w14:textId="77777777" w:rsidR="00C601DB" w:rsidRPr="00C601DB" w:rsidRDefault="00C601DB" w:rsidP="00B4111B">
      <w:pPr>
        <w:pStyle w:val="a3"/>
        <w:spacing w:line="360" w:lineRule="auto"/>
        <w:jc w:val="both"/>
        <w:rPr>
          <w:rFonts w:ascii="Arial" w:hAnsi="Arial" w:cs="Arial"/>
          <w:b/>
          <w:sz w:val="20"/>
          <w:szCs w:val="20"/>
        </w:rPr>
      </w:pPr>
    </w:p>
    <w:p w14:paraId="61CD007B" w14:textId="4997251A" w:rsidR="00CD2730" w:rsidRPr="008E2763" w:rsidRDefault="008E2763" w:rsidP="00B4111B">
      <w:pPr>
        <w:pStyle w:val="a3"/>
        <w:spacing w:line="360" w:lineRule="auto"/>
        <w:jc w:val="both"/>
        <w:rPr>
          <w:rFonts w:ascii="Arial" w:eastAsiaTheme="minorHAnsi" w:hAnsi="Arial" w:cs="Arial"/>
          <w:b/>
          <w:sz w:val="22"/>
          <w:szCs w:val="22"/>
        </w:rPr>
      </w:pPr>
      <w:r w:rsidRPr="008E2763">
        <w:rPr>
          <w:rFonts w:ascii="Arial" w:eastAsiaTheme="minorHAnsi" w:hAnsi="Arial" w:cs="Arial"/>
          <w:b/>
          <w:sz w:val="22"/>
          <w:szCs w:val="22"/>
        </w:rPr>
        <w:t>4.0 CONCLUSION AND RECOMMENDATION</w:t>
      </w:r>
    </w:p>
    <w:p w14:paraId="10985A5C" w14:textId="77777777" w:rsidR="00CD2730" w:rsidRPr="00C601DB" w:rsidRDefault="00CD2730" w:rsidP="00B4111B">
      <w:pPr>
        <w:pStyle w:val="a3"/>
        <w:spacing w:line="360" w:lineRule="auto"/>
        <w:jc w:val="both"/>
        <w:rPr>
          <w:rFonts w:ascii="Arial" w:hAnsi="Arial" w:cs="Arial"/>
          <w:sz w:val="20"/>
          <w:szCs w:val="20"/>
        </w:rPr>
      </w:pPr>
      <w:r w:rsidRPr="00C601DB">
        <w:rPr>
          <w:rFonts w:ascii="Arial" w:hAnsi="Arial" w:cs="Arial"/>
          <w:sz w:val="20"/>
          <w:szCs w:val="20"/>
        </w:rPr>
        <w:t>This study investigated the prevalence and determinants of neonatal jaundice among 600 neonates drawn from Effia Nkwanta Regional Hospital and Jemima Crentsil Hospital. The prevalence of jaundice was found to be 34.2%, underscoring its continued significance as a neonatal health challenge in Ghana. The findings demonstrated that neonatal sepsis and mixed feeding practices were strong predictors of jaundice, substantially increasing the risk of its occurrence. In contrast, maternal education beyond the primary level and spontaneous vaginal delivery emerged as protective factors that significantly reduced the likelihood of jaundice. Although birth weight and household income showed associations at the bivariate level, they lost significance in the adjusted analysis, suggesting that their influence may be indirect and mediated through maternal education and neonatal clinical conditions.</w:t>
      </w:r>
    </w:p>
    <w:p w14:paraId="4B645836" w14:textId="54CF6B12" w:rsidR="00AC71BC" w:rsidRDefault="00CD2730" w:rsidP="00B4111B">
      <w:pPr>
        <w:pStyle w:val="a3"/>
        <w:spacing w:line="360" w:lineRule="auto"/>
        <w:jc w:val="both"/>
        <w:rPr>
          <w:rFonts w:ascii="Arial" w:hAnsi="Arial" w:cs="Arial"/>
          <w:sz w:val="20"/>
          <w:szCs w:val="20"/>
        </w:rPr>
      </w:pPr>
      <w:r w:rsidRPr="00C601DB">
        <w:rPr>
          <w:rFonts w:ascii="Arial" w:hAnsi="Arial" w:cs="Arial"/>
          <w:sz w:val="20"/>
          <w:szCs w:val="20"/>
        </w:rPr>
        <w:t>The regression model achieved good calibration and acceptable discrimination (AUC=0.705), but its relatively low sensitivity (36.1%) indicates that reliance on risk factor profiles alone is insufficient for early detection. These findings highlight the multifactorial nature of neonatal jaundice, influenced by both clinical and socioeconomic determinants. Effective prevention and control therefore require a comprehensive approach. Strengthening infection prevention and prompt management in neonates should be prioritized, as sepsis was the strongest predictor. Promotion of exclusive breastfeeding is essential, and health education campaigns should discourage mixed feeding during the neonatal period. Maternal health literacy must be enhanced, with targeted interventions for mothers with limited education to improve recognition of jaundice and health-seeking behavior. Encouraging consistent antenatal care attendance provides an avenue for counseling mothers on appropriate neonatal care and feeding practices. Given the model’s limitations in sensitivity, universal clinical screening of neonates remains critical to ensure timely identification and management of jaundice. At the policy level, integrating neonatal jaundice prevention into national child health strategies through coordinated efforts in maternal education, breastfeeding support, and neonatal infection control is strongly recommended.</w:t>
      </w:r>
    </w:p>
    <w:p w14:paraId="344B787E" w14:textId="4E5A4347" w:rsidR="008E2763" w:rsidRDefault="008E2763" w:rsidP="00B4111B">
      <w:pPr>
        <w:pStyle w:val="a3"/>
        <w:spacing w:line="360" w:lineRule="auto"/>
        <w:jc w:val="both"/>
        <w:rPr>
          <w:rFonts w:ascii="Arial" w:hAnsi="Arial" w:cs="Arial"/>
          <w:sz w:val="20"/>
          <w:szCs w:val="20"/>
        </w:rPr>
      </w:pPr>
    </w:p>
    <w:p w14:paraId="77D3DBE6" w14:textId="15A7EFFB" w:rsidR="008E2763" w:rsidRDefault="008E2763" w:rsidP="00B4111B">
      <w:pPr>
        <w:pStyle w:val="a3"/>
        <w:spacing w:line="360" w:lineRule="auto"/>
        <w:jc w:val="both"/>
        <w:rPr>
          <w:rFonts w:ascii="Arial" w:hAnsi="Arial" w:cs="Arial"/>
          <w:sz w:val="20"/>
          <w:szCs w:val="20"/>
        </w:rPr>
      </w:pPr>
    </w:p>
    <w:p w14:paraId="66AE3989" w14:textId="44E2364E" w:rsidR="008E2763" w:rsidRDefault="008E2763" w:rsidP="00B4111B">
      <w:pPr>
        <w:pStyle w:val="a3"/>
        <w:spacing w:line="360" w:lineRule="auto"/>
        <w:jc w:val="both"/>
        <w:rPr>
          <w:rFonts w:ascii="Arial" w:hAnsi="Arial" w:cs="Arial"/>
          <w:sz w:val="20"/>
          <w:szCs w:val="20"/>
        </w:rPr>
      </w:pPr>
    </w:p>
    <w:p w14:paraId="354A19A4" w14:textId="76C6711B" w:rsidR="008E2763" w:rsidRDefault="008E2763" w:rsidP="00B4111B">
      <w:pPr>
        <w:pStyle w:val="a3"/>
        <w:spacing w:line="360" w:lineRule="auto"/>
        <w:jc w:val="both"/>
        <w:rPr>
          <w:rFonts w:ascii="Arial" w:hAnsi="Arial" w:cs="Arial"/>
          <w:sz w:val="20"/>
          <w:szCs w:val="20"/>
        </w:rPr>
      </w:pPr>
    </w:p>
    <w:p w14:paraId="35EE126B" w14:textId="77777777" w:rsidR="008E2763" w:rsidRPr="00C601DB" w:rsidRDefault="008E2763" w:rsidP="00B4111B">
      <w:pPr>
        <w:pStyle w:val="a3"/>
        <w:spacing w:line="360" w:lineRule="auto"/>
        <w:jc w:val="both"/>
        <w:rPr>
          <w:rFonts w:ascii="Arial" w:hAnsi="Arial" w:cs="Arial"/>
          <w:sz w:val="20"/>
          <w:szCs w:val="20"/>
        </w:rPr>
      </w:pPr>
    </w:p>
    <w:p w14:paraId="3951A1A6" w14:textId="192FF3F2" w:rsidR="00C601DB" w:rsidRPr="00C601DB" w:rsidRDefault="00C601DB" w:rsidP="00B4111B">
      <w:pPr>
        <w:pStyle w:val="a3"/>
        <w:spacing w:line="360" w:lineRule="auto"/>
        <w:jc w:val="both"/>
        <w:rPr>
          <w:rFonts w:ascii="Arial" w:hAnsi="Arial" w:cs="Arial"/>
          <w:sz w:val="20"/>
          <w:szCs w:val="20"/>
        </w:rPr>
      </w:pPr>
    </w:p>
    <w:p w14:paraId="4C8EE026" w14:textId="545D003A" w:rsidR="00290316" w:rsidRPr="008E2763" w:rsidRDefault="008E2763" w:rsidP="00290316">
      <w:pPr>
        <w:pStyle w:val="3"/>
        <w:spacing w:line="360" w:lineRule="auto"/>
        <w:jc w:val="both"/>
        <w:rPr>
          <w:rFonts w:ascii="Arial" w:hAnsi="Arial" w:cs="Arial"/>
          <w:sz w:val="22"/>
          <w:szCs w:val="22"/>
        </w:rPr>
      </w:pPr>
      <w:r w:rsidRPr="008E2763">
        <w:rPr>
          <w:rFonts w:ascii="Arial" w:hAnsi="Arial" w:cs="Arial"/>
          <w:sz w:val="22"/>
          <w:szCs w:val="22"/>
        </w:rPr>
        <w:t>ETHICAL CONSIDERATIONS</w:t>
      </w:r>
    </w:p>
    <w:p w14:paraId="77910A92" w14:textId="601004AD" w:rsidR="00290316" w:rsidRPr="00C601DB" w:rsidRDefault="00290316" w:rsidP="00B4111B">
      <w:pPr>
        <w:pStyle w:val="a3"/>
        <w:spacing w:line="360" w:lineRule="auto"/>
        <w:jc w:val="both"/>
        <w:rPr>
          <w:rFonts w:ascii="Arial" w:hAnsi="Arial" w:cs="Arial"/>
          <w:sz w:val="20"/>
          <w:szCs w:val="20"/>
        </w:rPr>
      </w:pPr>
      <w:r w:rsidRPr="00C601DB">
        <w:rPr>
          <w:rFonts w:ascii="Arial" w:hAnsi="Arial" w:cs="Arial"/>
          <w:sz w:val="20"/>
          <w:szCs w:val="20"/>
        </w:rPr>
        <w:t>Ethical approval for the study was obtained from the Takoradi Technical University Review Board. Written informed consent was secured from mothers or caregivers of all neonates before data collection. Participation was voluntary, and confidentiality of partic</w:t>
      </w:r>
      <w:r w:rsidR="00C601DB" w:rsidRPr="00C601DB">
        <w:rPr>
          <w:rFonts w:ascii="Arial" w:hAnsi="Arial" w:cs="Arial"/>
          <w:sz w:val="20"/>
          <w:szCs w:val="20"/>
        </w:rPr>
        <w:t>ipants was strictly maintained.</w:t>
      </w:r>
    </w:p>
    <w:p w14:paraId="44163CC0" w14:textId="6B038242" w:rsidR="00F61BA4" w:rsidRPr="008E2763" w:rsidRDefault="008E2763" w:rsidP="00F61BA4">
      <w:pPr>
        <w:autoSpaceDE w:val="0"/>
        <w:autoSpaceDN w:val="0"/>
        <w:adjustRightInd w:val="0"/>
        <w:spacing w:before="0" w:beforeAutospacing="0"/>
        <w:rPr>
          <w:rFonts w:ascii="Arial" w:eastAsia="Calibri" w:hAnsi="Arial" w:cs="Arial"/>
          <w:b/>
        </w:rPr>
      </w:pPr>
      <w:r w:rsidRPr="008E2763">
        <w:rPr>
          <w:rFonts w:ascii="Arial" w:eastAsia="Calibri" w:hAnsi="Arial" w:cs="Arial"/>
          <w:b/>
        </w:rPr>
        <w:t>CONFLICTS OF INTEREST</w:t>
      </w:r>
    </w:p>
    <w:p w14:paraId="242560F4" w14:textId="72BE1F0B" w:rsidR="00F61BA4" w:rsidRDefault="00F61BA4" w:rsidP="008E2763">
      <w:pPr>
        <w:tabs>
          <w:tab w:val="left" w:pos="6310"/>
        </w:tabs>
        <w:autoSpaceDE w:val="0"/>
        <w:autoSpaceDN w:val="0"/>
        <w:adjustRightInd w:val="0"/>
        <w:spacing w:before="0" w:beforeAutospacing="0"/>
        <w:rPr>
          <w:rFonts w:ascii="Arial" w:eastAsia="Calibri" w:hAnsi="Arial" w:cs="Arial"/>
          <w:sz w:val="20"/>
          <w:szCs w:val="20"/>
        </w:rPr>
      </w:pPr>
      <w:r w:rsidRPr="00C601DB">
        <w:rPr>
          <w:rFonts w:ascii="Arial" w:eastAsia="Calibri" w:hAnsi="Arial" w:cs="Arial"/>
          <w:sz w:val="20"/>
          <w:szCs w:val="20"/>
        </w:rPr>
        <w:t>Authors declare no financial and intellectual conflict of interest</w:t>
      </w:r>
      <w:r w:rsidR="00E225B4" w:rsidRPr="00C601DB">
        <w:rPr>
          <w:rFonts w:ascii="Arial" w:eastAsia="Calibri" w:hAnsi="Arial" w:cs="Arial"/>
          <w:sz w:val="20"/>
          <w:szCs w:val="20"/>
        </w:rPr>
        <w:t>.</w:t>
      </w:r>
      <w:r w:rsidR="008E2763">
        <w:rPr>
          <w:rFonts w:ascii="Arial" w:eastAsia="Calibri" w:hAnsi="Arial" w:cs="Arial"/>
          <w:sz w:val="20"/>
          <w:szCs w:val="20"/>
        </w:rPr>
        <w:tab/>
      </w:r>
    </w:p>
    <w:p w14:paraId="02B9CF0E" w14:textId="77777777" w:rsidR="008E2763" w:rsidRPr="00C601DB" w:rsidRDefault="008E2763" w:rsidP="008E2763">
      <w:pPr>
        <w:tabs>
          <w:tab w:val="left" w:pos="6310"/>
        </w:tabs>
        <w:autoSpaceDE w:val="0"/>
        <w:autoSpaceDN w:val="0"/>
        <w:adjustRightInd w:val="0"/>
        <w:spacing w:before="0" w:beforeAutospacing="0"/>
        <w:rPr>
          <w:rFonts w:ascii="Arial" w:eastAsia="Calibri" w:hAnsi="Arial" w:cs="Arial"/>
          <w:sz w:val="20"/>
          <w:szCs w:val="20"/>
        </w:rPr>
      </w:pPr>
    </w:p>
    <w:p w14:paraId="0127C47D" w14:textId="364CF5B6" w:rsidR="0093681B" w:rsidRPr="008E2763" w:rsidRDefault="008E2763" w:rsidP="00410395">
      <w:pPr>
        <w:rPr>
          <w:rFonts w:ascii="Arial" w:hAnsi="Arial" w:cs="Arial"/>
          <w:b/>
        </w:rPr>
      </w:pPr>
      <w:r w:rsidRPr="008E2763">
        <w:rPr>
          <w:rFonts w:ascii="Arial" w:hAnsi="Arial" w:cs="Arial"/>
          <w:b/>
        </w:rPr>
        <w:t>REFERENCES</w:t>
      </w:r>
    </w:p>
    <w:bookmarkStart w:id="1" w:name="_GoBack"/>
    <w:commentRangeStart w:id="2"/>
    <w:p w14:paraId="58A6DE2B" w14:textId="106A4E0E" w:rsidR="00CA7C9E" w:rsidRPr="00CA7C9E" w:rsidRDefault="00410395" w:rsidP="00CA7C9E">
      <w:pPr>
        <w:widowControl w:val="0"/>
        <w:autoSpaceDE w:val="0"/>
        <w:autoSpaceDN w:val="0"/>
        <w:adjustRightInd w:val="0"/>
        <w:ind w:left="640" w:hanging="640"/>
        <w:rPr>
          <w:rFonts w:ascii="Arial" w:hAnsi="Arial" w:cs="Arial"/>
          <w:noProof/>
          <w:sz w:val="20"/>
          <w:szCs w:val="24"/>
        </w:rPr>
      </w:pPr>
      <w:r w:rsidRPr="00C601DB">
        <w:rPr>
          <w:rFonts w:ascii="Arial" w:hAnsi="Arial" w:cs="Arial"/>
          <w:sz w:val="20"/>
          <w:szCs w:val="20"/>
        </w:rPr>
        <w:fldChar w:fldCharType="begin" w:fldLock="1"/>
      </w:r>
      <w:r w:rsidRPr="00C601DB">
        <w:rPr>
          <w:rFonts w:ascii="Arial" w:hAnsi="Arial" w:cs="Arial"/>
          <w:sz w:val="20"/>
          <w:szCs w:val="20"/>
        </w:rPr>
        <w:instrText xml:space="preserve">ADDIN Mendeley Bibliography CSL_BIBLIOGRAPHY </w:instrText>
      </w:r>
      <w:r w:rsidRPr="00C601DB">
        <w:rPr>
          <w:rFonts w:ascii="Arial" w:hAnsi="Arial" w:cs="Arial"/>
          <w:sz w:val="20"/>
          <w:szCs w:val="20"/>
        </w:rPr>
        <w:fldChar w:fldCharType="separate"/>
      </w:r>
      <w:r w:rsidR="00CA7C9E" w:rsidRPr="00CA7C9E">
        <w:rPr>
          <w:rFonts w:ascii="Arial" w:hAnsi="Arial" w:cs="Arial"/>
          <w:noProof/>
          <w:sz w:val="20"/>
          <w:szCs w:val="24"/>
        </w:rPr>
        <w:t>[1]</w:t>
      </w:r>
      <w:r w:rsidR="00CA7C9E" w:rsidRPr="00CA7C9E">
        <w:rPr>
          <w:rFonts w:ascii="Arial" w:hAnsi="Arial" w:cs="Arial"/>
          <w:noProof/>
          <w:sz w:val="20"/>
          <w:szCs w:val="24"/>
        </w:rPr>
        <w:tab/>
      </w:r>
      <w:r w:rsidR="006F0243" w:rsidRPr="006F0243">
        <w:rPr>
          <w:rFonts w:ascii="Arial" w:hAnsi="Arial" w:cs="Arial"/>
          <w:noProof/>
          <w:sz w:val="20"/>
          <w:szCs w:val="24"/>
        </w:rPr>
        <w:t>Zelelew, A. M., Tafere, T. Z., Jemberie, S. M., &amp; Belay, G. M. (2024). Prevalence and associated factors of jaundice among neonates admitted to neonatal intensive care units at public specialized hospitals in Bahir Dar City, Northwest Ethiopia. Global Pediatric Health. https://doi.org/10.1177/2333794X241286739</w:t>
      </w:r>
      <w:r w:rsidR="006F0243">
        <w:rPr>
          <w:rFonts w:ascii="Arial" w:hAnsi="Arial" w:cs="Arial"/>
          <w:noProof/>
          <w:sz w:val="20"/>
          <w:szCs w:val="24"/>
        </w:rPr>
        <w:t xml:space="preserve"> </w:t>
      </w:r>
    </w:p>
    <w:p w14:paraId="14A60E9C" w14:textId="400ACCE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w:t>
      </w:r>
      <w:r w:rsidRPr="00CA7C9E">
        <w:rPr>
          <w:rFonts w:ascii="Arial" w:hAnsi="Arial" w:cs="Arial"/>
          <w:noProof/>
          <w:sz w:val="20"/>
          <w:szCs w:val="24"/>
        </w:rPr>
        <w:tab/>
      </w:r>
      <w:r w:rsidR="00685D97" w:rsidRPr="00685D97">
        <w:rPr>
          <w:rFonts w:ascii="Arial" w:hAnsi="Arial" w:cs="Arial"/>
          <w:noProof/>
          <w:sz w:val="20"/>
          <w:szCs w:val="24"/>
        </w:rPr>
        <w:t xml:space="preserve">Olusanya, B. O., Slusher, T. M., Imosemi, D. O., &amp; Emokpae, A. A. </w:t>
      </w:r>
      <w:r w:rsidR="00685D97" w:rsidRPr="003A0872">
        <w:rPr>
          <w:rFonts w:ascii="Arial" w:hAnsi="Arial" w:cs="Arial"/>
          <w:noProof/>
          <w:sz w:val="20"/>
          <w:szCs w:val="24"/>
          <w:highlight w:val="yellow"/>
        </w:rPr>
        <w:t>(2017).</w:t>
      </w:r>
      <w:r w:rsidR="00685D97" w:rsidRPr="00685D97">
        <w:rPr>
          <w:rFonts w:ascii="Arial" w:hAnsi="Arial" w:cs="Arial"/>
          <w:noProof/>
          <w:sz w:val="20"/>
          <w:szCs w:val="24"/>
        </w:rPr>
        <w:t xml:space="preserve"> Maternal detection of neonatal jaundice during birth hospitalization using a novel two-color icterometer. PLoS One, 12. https://doi.org/10.1371/journal.pone.0183882</w:t>
      </w:r>
      <w:r w:rsidR="00685D97">
        <w:rPr>
          <w:rFonts w:ascii="Arial" w:hAnsi="Arial" w:cs="Arial"/>
          <w:noProof/>
          <w:sz w:val="20"/>
          <w:szCs w:val="24"/>
        </w:rPr>
        <w:t xml:space="preserve"> </w:t>
      </w:r>
    </w:p>
    <w:p w14:paraId="418B3B3B" w14:textId="1DF2053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3]</w:t>
      </w:r>
      <w:r w:rsidRPr="00CA7C9E">
        <w:rPr>
          <w:rFonts w:ascii="Arial" w:hAnsi="Arial" w:cs="Arial"/>
          <w:noProof/>
          <w:sz w:val="20"/>
          <w:szCs w:val="24"/>
        </w:rPr>
        <w:tab/>
      </w:r>
      <w:r w:rsidR="001232CB" w:rsidRPr="001232CB">
        <w:rPr>
          <w:rFonts w:ascii="Arial" w:hAnsi="Arial" w:cs="Arial"/>
          <w:noProof/>
          <w:sz w:val="20"/>
          <w:szCs w:val="24"/>
        </w:rPr>
        <w:t>Gamber, A. C., Toth, E. M., Vreman, H. J., &amp; Slusher, T. M. (2021). Neonatal Hyperbilirubinemia in Low-Income African Countries. International Journal of Pediatric Research, 7(1), 073. https://doi.org/10.23937/2469-5769/1510073</w:t>
      </w:r>
      <w:r w:rsidR="001232CB">
        <w:rPr>
          <w:rFonts w:ascii="Arial" w:hAnsi="Arial" w:cs="Arial"/>
          <w:noProof/>
          <w:sz w:val="20"/>
          <w:szCs w:val="24"/>
        </w:rPr>
        <w:t xml:space="preserve"> </w:t>
      </w:r>
    </w:p>
    <w:p w14:paraId="156C27FE" w14:textId="3668EF5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4]</w:t>
      </w:r>
      <w:r w:rsidRPr="00CA7C9E">
        <w:rPr>
          <w:rFonts w:ascii="Arial" w:hAnsi="Arial" w:cs="Arial"/>
          <w:noProof/>
          <w:sz w:val="20"/>
          <w:szCs w:val="24"/>
        </w:rPr>
        <w:tab/>
      </w:r>
      <w:r w:rsidR="009C3D3A" w:rsidRPr="009C3D3A">
        <w:rPr>
          <w:rFonts w:ascii="Arial" w:hAnsi="Arial" w:cs="Arial"/>
          <w:noProof/>
          <w:sz w:val="20"/>
          <w:szCs w:val="24"/>
        </w:rPr>
        <w:t>Abiti, H., Dedefo, A., &amp; Lemma, L. (2023). Prevalence and Associated Factors of Hyperbilirubinemia Among Neonates Admitted to Neonatal Intensive Care Unit of Saint Peter Specialized Hospital, Addis Ababa, Ethiopia. Science Journal of Public Health. https://doi.org/10.11648/j.sjph.20231103.12</w:t>
      </w:r>
      <w:r w:rsidR="009C3D3A">
        <w:rPr>
          <w:rFonts w:ascii="Arial" w:hAnsi="Arial" w:cs="Arial"/>
          <w:noProof/>
          <w:sz w:val="20"/>
          <w:szCs w:val="24"/>
        </w:rPr>
        <w:t xml:space="preserve"> </w:t>
      </w:r>
    </w:p>
    <w:p w14:paraId="714701C7" w14:textId="269D600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5]</w:t>
      </w:r>
      <w:r w:rsidRPr="00CA7C9E">
        <w:rPr>
          <w:rFonts w:ascii="Arial" w:hAnsi="Arial" w:cs="Arial"/>
          <w:noProof/>
          <w:sz w:val="20"/>
          <w:szCs w:val="24"/>
        </w:rPr>
        <w:tab/>
      </w:r>
      <w:r w:rsidR="00C64B58" w:rsidRPr="00C64B58">
        <w:rPr>
          <w:rFonts w:ascii="Arial" w:hAnsi="Arial" w:cs="Arial"/>
          <w:noProof/>
          <w:sz w:val="20"/>
          <w:szCs w:val="24"/>
        </w:rPr>
        <w:t>Lake, E. A., Abera, G. B., Azeze, G. A., Gebeyew, N. A., &amp; Demissie, B. W. (2019). Magnitude of Neonatal Jaundice and Its Associated Factor in Neonatal Intensive Care Units of Mekelle City Public Hospitals, Northern Ethiopia. International Journal of Pediatrics https://doi.org/10.1155/2019/1054943</w:t>
      </w:r>
      <w:r w:rsidR="00C64B58">
        <w:rPr>
          <w:rFonts w:ascii="Arial" w:hAnsi="Arial" w:cs="Arial"/>
          <w:noProof/>
          <w:sz w:val="20"/>
          <w:szCs w:val="24"/>
        </w:rPr>
        <w:t xml:space="preserve"> </w:t>
      </w:r>
    </w:p>
    <w:p w14:paraId="4C1C2C93" w14:textId="0B9D657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6]</w:t>
      </w:r>
      <w:r w:rsidRPr="00CA7C9E">
        <w:rPr>
          <w:rFonts w:ascii="Arial" w:hAnsi="Arial" w:cs="Arial"/>
          <w:noProof/>
          <w:sz w:val="20"/>
          <w:szCs w:val="24"/>
        </w:rPr>
        <w:tab/>
      </w:r>
      <w:r w:rsidR="00212254" w:rsidRPr="00212254">
        <w:rPr>
          <w:rFonts w:ascii="Arial" w:hAnsi="Arial" w:cs="Arial"/>
          <w:noProof/>
          <w:sz w:val="20"/>
          <w:szCs w:val="24"/>
        </w:rPr>
        <w:t>Brobby, N. A. W., Nguah, S. B., Yakubu, R. C., Plange-Rhule, G., Yiadom, A. P. B., Ocran, A. A., &amp; Ashong, J. (2025). Outcomes of neonatal hyperbilirubinemia and associated factors at a tertiary hospital in Ghana. BMC Pediatrics, 25(1). https://doi.org/10.1186/s12887-025-05618-4</w:t>
      </w:r>
      <w:r w:rsidR="00212254">
        <w:rPr>
          <w:rFonts w:ascii="Arial" w:hAnsi="Arial" w:cs="Arial"/>
          <w:noProof/>
          <w:sz w:val="20"/>
          <w:szCs w:val="24"/>
        </w:rPr>
        <w:t xml:space="preserve"> </w:t>
      </w:r>
    </w:p>
    <w:p w14:paraId="6FE6D1DA" w14:textId="0732C8A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7]</w:t>
      </w:r>
      <w:r w:rsidRPr="00CA7C9E">
        <w:rPr>
          <w:rFonts w:ascii="Arial" w:hAnsi="Arial" w:cs="Arial"/>
          <w:noProof/>
          <w:sz w:val="20"/>
          <w:szCs w:val="24"/>
        </w:rPr>
        <w:tab/>
      </w:r>
      <w:r w:rsidR="002407A8" w:rsidRPr="002407A8">
        <w:rPr>
          <w:rFonts w:ascii="Arial" w:hAnsi="Arial" w:cs="Arial"/>
          <w:noProof/>
          <w:sz w:val="20"/>
          <w:szCs w:val="24"/>
        </w:rPr>
        <w:t>Seneadza, N. A. H., Insaidoo, G., Boye, H., Ani-Amponsah, M., Leung, T., Meek, J., &amp; Enweronu-Laryea, C. (2022). Neonatal jaundice in Ghanaian children: Assessing maternal knowledge, attitude, and perceptions. PLoS One, 17(3), e0264694. https://doi.org/10.1371/journal.pone.0264694</w:t>
      </w:r>
      <w:r w:rsidR="002407A8">
        <w:rPr>
          <w:rFonts w:ascii="Arial" w:hAnsi="Arial" w:cs="Arial"/>
          <w:noProof/>
          <w:sz w:val="20"/>
          <w:szCs w:val="24"/>
        </w:rPr>
        <w:t xml:space="preserve"> </w:t>
      </w:r>
    </w:p>
    <w:p w14:paraId="050D78DB" w14:textId="5924082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8]</w:t>
      </w:r>
      <w:r w:rsidRPr="00CA7C9E">
        <w:rPr>
          <w:rFonts w:ascii="Arial" w:hAnsi="Arial" w:cs="Arial"/>
          <w:noProof/>
          <w:sz w:val="20"/>
          <w:szCs w:val="24"/>
        </w:rPr>
        <w:tab/>
      </w:r>
      <w:r w:rsidR="00524E54" w:rsidRPr="00524E54">
        <w:rPr>
          <w:rFonts w:ascii="Arial" w:hAnsi="Arial" w:cs="Arial"/>
          <w:noProof/>
          <w:sz w:val="20"/>
          <w:szCs w:val="24"/>
        </w:rPr>
        <w:t>Bante, A., Ahmed, M., Degefa, N., Shibiru, S., &amp; Yihune, M. (2024). Neonatal jaundice and associated factors in public hospitals of southern Ethiopia: A multi-center cross-sectional study. Heliyon, 10(2), e24838. https://doi.org/10.1016/j.heliyon.2024.e24838</w:t>
      </w:r>
      <w:r w:rsidR="00524E54">
        <w:rPr>
          <w:rFonts w:ascii="Arial" w:hAnsi="Arial" w:cs="Arial"/>
          <w:noProof/>
          <w:sz w:val="20"/>
          <w:szCs w:val="24"/>
        </w:rPr>
        <w:t xml:space="preserve"> </w:t>
      </w:r>
    </w:p>
    <w:p w14:paraId="70E22952" w14:textId="3E05678E"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9]</w:t>
      </w:r>
      <w:r w:rsidRPr="00CA7C9E">
        <w:rPr>
          <w:rFonts w:ascii="Arial" w:hAnsi="Arial" w:cs="Arial"/>
          <w:noProof/>
          <w:sz w:val="20"/>
          <w:szCs w:val="24"/>
        </w:rPr>
        <w:tab/>
      </w:r>
      <w:r w:rsidR="00972B2A" w:rsidRPr="00972B2A">
        <w:rPr>
          <w:rFonts w:ascii="Arial" w:hAnsi="Arial" w:cs="Arial"/>
          <w:noProof/>
          <w:sz w:val="20"/>
          <w:szCs w:val="24"/>
        </w:rPr>
        <w:t>WHO. (2023). Acceleration towards the Sustainable Development Goal targets for maternal health and child mortality Report by the Director-General. World Health Organization. https://apps.who.int/gb/ebwha/pdf_files/EB154/B154_12-en.pdf</w:t>
      </w:r>
      <w:r w:rsidR="00972B2A">
        <w:rPr>
          <w:rFonts w:ascii="Arial" w:hAnsi="Arial" w:cs="Arial"/>
          <w:noProof/>
          <w:sz w:val="20"/>
          <w:szCs w:val="24"/>
        </w:rPr>
        <w:t xml:space="preserve"> </w:t>
      </w:r>
    </w:p>
    <w:p w14:paraId="2F581EBC" w14:textId="3DE88B5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0]</w:t>
      </w:r>
      <w:r w:rsidRPr="00CA7C9E">
        <w:rPr>
          <w:rFonts w:ascii="Arial" w:hAnsi="Arial" w:cs="Arial"/>
          <w:noProof/>
          <w:sz w:val="20"/>
          <w:szCs w:val="24"/>
        </w:rPr>
        <w:tab/>
      </w:r>
      <w:r w:rsidR="00ED586F" w:rsidRPr="00ED586F">
        <w:rPr>
          <w:rFonts w:ascii="Arial" w:hAnsi="Arial" w:cs="Arial"/>
          <w:noProof/>
          <w:sz w:val="20"/>
          <w:szCs w:val="24"/>
        </w:rPr>
        <w:t>Betrán, A. P., Ye, J., Moller, A.-B., Zhang, J., Gülmezoglu, A. M., &amp; Torloni, M. R. (2016). The increasing trend in Caesarean section rates: Global, regional and national estimates: 1990-2014. PLoS One, 11(2), e0148343. https://doi.org/10.1371/journal.pone.0148343</w:t>
      </w:r>
      <w:r w:rsidR="00ED586F">
        <w:rPr>
          <w:rFonts w:ascii="Arial" w:hAnsi="Arial" w:cs="Arial"/>
          <w:noProof/>
          <w:sz w:val="20"/>
          <w:szCs w:val="24"/>
        </w:rPr>
        <w:t xml:space="preserve"> </w:t>
      </w:r>
    </w:p>
    <w:p w14:paraId="629FD428" w14:textId="254F05AB"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1]</w:t>
      </w:r>
      <w:r w:rsidRPr="00CA7C9E">
        <w:rPr>
          <w:rFonts w:ascii="Arial" w:hAnsi="Arial" w:cs="Arial"/>
          <w:noProof/>
          <w:sz w:val="20"/>
          <w:szCs w:val="24"/>
        </w:rPr>
        <w:tab/>
      </w:r>
      <w:r w:rsidR="008A4BD4" w:rsidRPr="008A4BD4">
        <w:rPr>
          <w:rFonts w:ascii="Arial" w:hAnsi="Arial" w:cs="Arial"/>
          <w:noProof/>
          <w:sz w:val="20"/>
          <w:szCs w:val="24"/>
        </w:rPr>
        <w:t>Lawn, J. E., Blencowe, H., Oza, S., You, D., Lee, A. C. C., Waiswa, P., ... &amp; The Lancet Every Newborn Study Group. (2014). Every Newborn: progress, priorities, and potential beyond survival. Lancet (London, England), 384(9938), 189–205. https://doi.org/10.1016/S0140-6736(14)60496-7</w:t>
      </w:r>
      <w:r w:rsidR="008A4BD4">
        <w:rPr>
          <w:rFonts w:ascii="Arial" w:hAnsi="Arial" w:cs="Arial"/>
          <w:noProof/>
          <w:sz w:val="20"/>
          <w:szCs w:val="24"/>
        </w:rPr>
        <w:t xml:space="preserve"> </w:t>
      </w:r>
    </w:p>
    <w:p w14:paraId="289AF5C6" w14:textId="364C9C90"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2]</w:t>
      </w:r>
      <w:r w:rsidRPr="00CA7C9E">
        <w:rPr>
          <w:rFonts w:ascii="Arial" w:hAnsi="Arial" w:cs="Arial"/>
          <w:noProof/>
          <w:sz w:val="20"/>
          <w:szCs w:val="24"/>
        </w:rPr>
        <w:tab/>
      </w:r>
      <w:r w:rsidR="00CA5057" w:rsidRPr="00CA5057">
        <w:rPr>
          <w:rFonts w:ascii="Arial" w:hAnsi="Arial" w:cs="Arial"/>
          <w:noProof/>
          <w:sz w:val="20"/>
          <w:szCs w:val="24"/>
        </w:rPr>
        <w:t>Chiu, Y.-W., Cheng, S. W., Yang, C.-Y., &amp; Weng, Y.-H. (2021). Breastfeeding in Relation to Neonatal Jaundice in the First Week After Birth: Parents’ Perceptions and Clinical Measurements. Breastfeeding Medicine, 16(4), 292–299. https://doi.org/10.1089/bfm.2020.0293</w:t>
      </w:r>
      <w:r w:rsidR="00CA5057">
        <w:rPr>
          <w:rFonts w:ascii="Arial" w:hAnsi="Arial" w:cs="Arial"/>
          <w:noProof/>
          <w:sz w:val="20"/>
          <w:szCs w:val="24"/>
        </w:rPr>
        <w:t xml:space="preserve"> </w:t>
      </w:r>
    </w:p>
    <w:p w14:paraId="5BD36E57" w14:textId="40CC5C0F"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3]</w:t>
      </w:r>
      <w:r w:rsidRPr="00CA7C9E">
        <w:rPr>
          <w:rFonts w:ascii="Arial" w:hAnsi="Arial" w:cs="Arial"/>
          <w:noProof/>
          <w:sz w:val="20"/>
          <w:szCs w:val="24"/>
        </w:rPr>
        <w:tab/>
      </w:r>
      <w:r w:rsidR="00746EF8" w:rsidRPr="00746EF8">
        <w:rPr>
          <w:rFonts w:ascii="Arial" w:hAnsi="Arial" w:cs="Arial"/>
          <w:noProof/>
          <w:sz w:val="20"/>
          <w:szCs w:val="24"/>
        </w:rPr>
        <w:t>Buciu, V. B., Șerban, D. M., Olariu, S., Novacescu, D., Cîtu, C., Ciurescu, S., Tomescu, L., Rațiu, A. C., Sas, I., Ionac, M., &amp; Chiriac, V.-D. (2025). The Impact of Maternal Education on Neonatal Outcomes in Preeclamptic Pregnancies from a Low-Resource Settings. Journal of Clinical Medicine, 14(11), 3937. https://doi.org/10.3390/jcm14113937</w:t>
      </w:r>
      <w:r w:rsidRPr="00CA7C9E">
        <w:rPr>
          <w:rFonts w:ascii="Arial" w:hAnsi="Arial" w:cs="Arial"/>
          <w:noProof/>
          <w:sz w:val="20"/>
          <w:szCs w:val="24"/>
        </w:rPr>
        <w:t>.</w:t>
      </w:r>
    </w:p>
    <w:p w14:paraId="593CEF66" w14:textId="0524076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4]</w:t>
      </w:r>
      <w:r w:rsidRPr="00CA7C9E">
        <w:rPr>
          <w:rFonts w:ascii="Arial" w:hAnsi="Arial" w:cs="Arial"/>
          <w:noProof/>
          <w:sz w:val="20"/>
          <w:szCs w:val="24"/>
        </w:rPr>
        <w:tab/>
      </w:r>
      <w:r w:rsidR="00882A36" w:rsidRPr="00882A36">
        <w:rPr>
          <w:rFonts w:ascii="Arial" w:hAnsi="Arial" w:cs="Arial"/>
          <w:noProof/>
          <w:sz w:val="20"/>
          <w:szCs w:val="24"/>
        </w:rPr>
        <w:t>Shahshahani, M. A., Liu, X., Norman, M., Tilden, E. L., &amp; Ahlberg, M. (2024). Midwifery continuity of care, breastfeeding and neonatal hyperbilirubinemia: A retrospective cohort study. Midwifery, 136, 104079. https://doi.org/10.1016/j.midw.2024.104079</w:t>
      </w:r>
      <w:r w:rsidR="00882A36">
        <w:rPr>
          <w:rFonts w:ascii="Arial" w:hAnsi="Arial" w:cs="Arial"/>
          <w:noProof/>
          <w:sz w:val="20"/>
          <w:szCs w:val="24"/>
        </w:rPr>
        <w:t xml:space="preserve"> </w:t>
      </w:r>
    </w:p>
    <w:p w14:paraId="11B8F632" w14:textId="176ABF0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5]</w:t>
      </w:r>
      <w:r w:rsidRPr="00CA7C9E">
        <w:rPr>
          <w:rFonts w:ascii="Arial" w:hAnsi="Arial" w:cs="Arial"/>
          <w:noProof/>
          <w:sz w:val="20"/>
          <w:szCs w:val="24"/>
        </w:rPr>
        <w:tab/>
      </w:r>
      <w:r w:rsidR="00A23B46" w:rsidRPr="00A23B46">
        <w:rPr>
          <w:rFonts w:ascii="Arial" w:hAnsi="Arial" w:cs="Arial"/>
          <w:noProof/>
          <w:sz w:val="20"/>
          <w:szCs w:val="24"/>
        </w:rPr>
        <w:t>Wilde, V. K. (2021). Breastfeeding Insufficiencies: Common and Preventable Harm to Neonates. Cureus, 13(10), e18478. https://doi.org/10.7759/cureus.18478</w:t>
      </w:r>
      <w:r w:rsidR="00A23B46">
        <w:rPr>
          <w:rFonts w:ascii="Arial" w:hAnsi="Arial" w:cs="Arial"/>
          <w:noProof/>
          <w:sz w:val="20"/>
          <w:szCs w:val="24"/>
        </w:rPr>
        <w:t xml:space="preserve"> </w:t>
      </w:r>
    </w:p>
    <w:p w14:paraId="7FC9A358" w14:textId="56FF8902"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6]</w:t>
      </w:r>
      <w:r w:rsidRPr="00CA7C9E">
        <w:rPr>
          <w:rFonts w:ascii="Arial" w:hAnsi="Arial" w:cs="Arial"/>
          <w:noProof/>
          <w:sz w:val="20"/>
          <w:szCs w:val="24"/>
        </w:rPr>
        <w:tab/>
      </w:r>
      <w:r w:rsidR="006F2810" w:rsidRPr="006F2810">
        <w:rPr>
          <w:rFonts w:ascii="Arial" w:hAnsi="Arial" w:cs="Arial"/>
          <w:noProof/>
          <w:sz w:val="20"/>
          <w:szCs w:val="24"/>
        </w:rPr>
        <w:t>Kassahun, W., Tunta, A., Abera, A., &amp; Shiferaw, M. (2023). Glucose-6-phosphate dehydrogenase deficiency among neonates with jaundice in Africa; systematic review and meta-analysis. Heliyon, 9(7), e18437. https://doi.org/10.1016/j.heliyon.2023.e18437</w:t>
      </w:r>
      <w:r w:rsidR="006F2810">
        <w:rPr>
          <w:rFonts w:ascii="Arial" w:hAnsi="Arial" w:cs="Arial"/>
          <w:noProof/>
          <w:sz w:val="20"/>
          <w:szCs w:val="24"/>
        </w:rPr>
        <w:t xml:space="preserve"> </w:t>
      </w:r>
    </w:p>
    <w:p w14:paraId="758C563C" w14:textId="00E98DD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7]</w:t>
      </w:r>
      <w:r w:rsidRPr="00CA7C9E">
        <w:rPr>
          <w:rFonts w:ascii="Arial" w:hAnsi="Arial" w:cs="Arial"/>
          <w:noProof/>
          <w:sz w:val="20"/>
          <w:szCs w:val="24"/>
        </w:rPr>
        <w:tab/>
      </w:r>
      <w:r w:rsidR="00CD5092" w:rsidRPr="00CD5092">
        <w:rPr>
          <w:rFonts w:ascii="Arial" w:hAnsi="Arial" w:cs="Arial"/>
          <w:noProof/>
          <w:sz w:val="20"/>
          <w:szCs w:val="24"/>
        </w:rPr>
        <w:t>Hansen, T. W. R. (2021). Narrative review of the epidemiology of neonatal jaundice. *Pediatric Medicine*, *4*(18). https://doi.org/10.21037/pm-21-4</w:t>
      </w:r>
      <w:r w:rsidR="00CD5092">
        <w:rPr>
          <w:rFonts w:ascii="Arial" w:hAnsi="Arial" w:cs="Arial"/>
          <w:noProof/>
          <w:sz w:val="20"/>
          <w:szCs w:val="24"/>
        </w:rPr>
        <w:t xml:space="preserve"> </w:t>
      </w:r>
    </w:p>
    <w:p w14:paraId="23D531F6" w14:textId="3B38D352"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8]</w:t>
      </w:r>
      <w:r w:rsidRPr="00CA7C9E">
        <w:rPr>
          <w:rFonts w:ascii="Arial" w:hAnsi="Arial" w:cs="Arial"/>
          <w:noProof/>
          <w:sz w:val="20"/>
          <w:szCs w:val="24"/>
        </w:rPr>
        <w:tab/>
      </w:r>
      <w:r w:rsidR="00ED78EC" w:rsidRPr="00ED78EC">
        <w:rPr>
          <w:rFonts w:ascii="Arial" w:hAnsi="Arial" w:cs="Arial"/>
          <w:noProof/>
          <w:sz w:val="20"/>
          <w:szCs w:val="24"/>
        </w:rPr>
        <w:t>Gebeyehu, A. A., et al. (2024). Inadequacy of antenatal care attendance and its determinants amongst pregnant women in Ethiopia based on the 2019 Mini-Ethiopian demographic health survey: secondary data analysis. BMC Pregnancy Childbirth, 24(1), 682. https://doi.org/10.1186/s12884-024-06884-3</w:t>
      </w:r>
      <w:r w:rsidR="00ED78EC">
        <w:rPr>
          <w:rFonts w:ascii="Arial" w:hAnsi="Arial" w:cs="Arial"/>
          <w:noProof/>
          <w:sz w:val="20"/>
          <w:szCs w:val="24"/>
        </w:rPr>
        <w:t xml:space="preserve"> </w:t>
      </w:r>
    </w:p>
    <w:p w14:paraId="44EA6F14" w14:textId="32359C93"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9]</w:t>
      </w:r>
      <w:r w:rsidRPr="00CA7C9E">
        <w:rPr>
          <w:rFonts w:ascii="Arial" w:hAnsi="Arial" w:cs="Arial"/>
          <w:noProof/>
          <w:sz w:val="20"/>
          <w:szCs w:val="24"/>
        </w:rPr>
        <w:tab/>
      </w:r>
      <w:r w:rsidR="0056268F" w:rsidRPr="0056268F">
        <w:rPr>
          <w:rFonts w:ascii="Arial" w:hAnsi="Arial" w:cs="Arial"/>
          <w:noProof/>
          <w:sz w:val="20"/>
          <w:szCs w:val="24"/>
        </w:rPr>
        <w:t>Assibi, F., &amp; Nartey, E. (2024). Prevalence and Factors associated with Neonatal Jaundice in Northern Ghana. https://doi.org/10.21203/rs.3.rs-3996842/v1</w:t>
      </w:r>
      <w:r w:rsidR="0056268F">
        <w:rPr>
          <w:rFonts w:ascii="Arial" w:hAnsi="Arial" w:cs="Arial"/>
          <w:noProof/>
          <w:sz w:val="20"/>
          <w:szCs w:val="24"/>
        </w:rPr>
        <w:t xml:space="preserve"> </w:t>
      </w:r>
    </w:p>
    <w:p w14:paraId="70B41B65" w14:textId="1F6CACCC"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0]</w:t>
      </w:r>
      <w:r w:rsidRPr="00CA7C9E">
        <w:rPr>
          <w:rFonts w:ascii="Arial" w:hAnsi="Arial" w:cs="Arial"/>
          <w:noProof/>
          <w:sz w:val="20"/>
          <w:szCs w:val="24"/>
        </w:rPr>
        <w:tab/>
      </w:r>
      <w:r w:rsidR="003F4ADE" w:rsidRPr="003F4ADE">
        <w:rPr>
          <w:rFonts w:ascii="Arial" w:hAnsi="Arial" w:cs="Arial"/>
          <w:noProof/>
          <w:sz w:val="20"/>
          <w:szCs w:val="24"/>
        </w:rPr>
        <w:t>Kamsu Moyo, G. P., Um, S. S. N., Awa, H. D. M., Mah, E., Chiabi, A., &amp; Ndombo, P. O. K. (2022). The pathophysiology of neonatal jaundice in urosepsis is complex with mixed bilirubin!!! Journal of Pediatrics &amp; Neonatal Care, 12(2), 68–70. https://doi.org/10.15406/jpnc.2022.12.00458</w:t>
      </w:r>
      <w:r w:rsidR="003F4ADE">
        <w:rPr>
          <w:rFonts w:ascii="Arial" w:hAnsi="Arial" w:cs="Arial"/>
          <w:noProof/>
          <w:sz w:val="20"/>
          <w:szCs w:val="24"/>
        </w:rPr>
        <w:t xml:space="preserve"> </w:t>
      </w:r>
    </w:p>
    <w:p w14:paraId="488BD652" w14:textId="70FA226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1]</w:t>
      </w:r>
      <w:r w:rsidRPr="00CA7C9E">
        <w:rPr>
          <w:rFonts w:ascii="Arial" w:hAnsi="Arial" w:cs="Arial"/>
          <w:noProof/>
          <w:sz w:val="20"/>
          <w:szCs w:val="24"/>
        </w:rPr>
        <w:tab/>
      </w:r>
      <w:r w:rsidR="00AF0018" w:rsidRPr="00AF0018">
        <w:rPr>
          <w:rFonts w:ascii="Arial" w:hAnsi="Arial" w:cs="Arial"/>
          <w:noProof/>
          <w:sz w:val="20"/>
          <w:szCs w:val="24"/>
        </w:rPr>
        <w:t>Ogunlesi, T. A., &amp; Abdul, A. R. (2015). Maternal knowledge and care-seeking behaviors for newborn jaundice in Sagamu, Southwest Nigeria. Nigerian Journal of Clinical Practice, 18(1), 33–40. https://doi.org/10.4103/1119-3077.146976</w:t>
      </w:r>
      <w:r w:rsidR="00AF0018">
        <w:rPr>
          <w:rFonts w:ascii="Arial" w:hAnsi="Arial" w:cs="Arial"/>
          <w:noProof/>
          <w:sz w:val="20"/>
          <w:szCs w:val="24"/>
        </w:rPr>
        <w:t xml:space="preserve"> </w:t>
      </w:r>
    </w:p>
    <w:p w14:paraId="37A9DF88" w14:textId="0BF3113A"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2]</w:t>
      </w:r>
      <w:r w:rsidRPr="00CA7C9E">
        <w:rPr>
          <w:rFonts w:ascii="Arial" w:hAnsi="Arial" w:cs="Arial"/>
          <w:noProof/>
          <w:sz w:val="20"/>
          <w:szCs w:val="24"/>
        </w:rPr>
        <w:tab/>
      </w:r>
      <w:r w:rsidR="00825504" w:rsidRPr="00825504">
        <w:rPr>
          <w:rFonts w:ascii="Arial" w:hAnsi="Arial" w:cs="Arial"/>
          <w:noProof/>
          <w:sz w:val="20"/>
          <w:szCs w:val="24"/>
        </w:rPr>
        <w:t xml:space="preserve">Bhutani, V. K., Wong, R. J., &amp; Stevenson, D. K. </w:t>
      </w:r>
      <w:r w:rsidR="00825504" w:rsidRPr="003A0872">
        <w:rPr>
          <w:rFonts w:ascii="Arial" w:hAnsi="Arial" w:cs="Arial"/>
          <w:noProof/>
          <w:sz w:val="20"/>
          <w:szCs w:val="24"/>
          <w:highlight w:val="yellow"/>
        </w:rPr>
        <w:t>(2016)</w:t>
      </w:r>
      <w:r w:rsidR="00825504" w:rsidRPr="00825504">
        <w:rPr>
          <w:rFonts w:ascii="Arial" w:hAnsi="Arial" w:cs="Arial"/>
          <w:noProof/>
          <w:sz w:val="20"/>
          <w:szCs w:val="24"/>
        </w:rPr>
        <w:t>. Hyperbilirubinemia in preterm neonates. Clinics in Perinatology, 43(2), 215–232. https://doi.org/10.1016/j.clp.2016.01.001</w:t>
      </w:r>
    </w:p>
    <w:p w14:paraId="0AF132C9" w14:textId="7777777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3]</w:t>
      </w:r>
      <w:r w:rsidRPr="00CA7C9E">
        <w:rPr>
          <w:rFonts w:ascii="Arial" w:hAnsi="Arial" w:cs="Arial"/>
          <w:noProof/>
          <w:sz w:val="20"/>
          <w:szCs w:val="24"/>
        </w:rPr>
        <w:tab/>
        <w:t xml:space="preserve">M. Kutner, Christopher, J. C. Nachtsheim, J. Neter, and W. Li, </w:t>
      </w:r>
      <w:r w:rsidRPr="00CA7C9E">
        <w:rPr>
          <w:rFonts w:ascii="Arial" w:hAnsi="Arial" w:cs="Arial"/>
          <w:i/>
          <w:iCs/>
          <w:noProof/>
          <w:sz w:val="20"/>
          <w:szCs w:val="24"/>
        </w:rPr>
        <w:t>In Applied Linear Statistical Models</w:t>
      </w:r>
      <w:r w:rsidRPr="00CA7C9E">
        <w:rPr>
          <w:rFonts w:ascii="Arial" w:hAnsi="Arial" w:cs="Arial"/>
          <w:noProof/>
          <w:sz w:val="20"/>
          <w:szCs w:val="24"/>
        </w:rPr>
        <w:t xml:space="preserve">. </w:t>
      </w:r>
      <w:r w:rsidRPr="003A0872">
        <w:rPr>
          <w:rFonts w:ascii="Arial" w:hAnsi="Arial" w:cs="Arial"/>
          <w:noProof/>
          <w:sz w:val="20"/>
          <w:szCs w:val="24"/>
          <w:highlight w:val="yellow"/>
        </w:rPr>
        <w:t>2005.</w:t>
      </w:r>
    </w:p>
    <w:p w14:paraId="6235FC58" w14:textId="31FFC04F"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4]</w:t>
      </w:r>
      <w:r w:rsidRPr="00CA7C9E">
        <w:rPr>
          <w:rFonts w:ascii="Arial" w:hAnsi="Arial" w:cs="Arial"/>
          <w:noProof/>
          <w:sz w:val="20"/>
          <w:szCs w:val="24"/>
        </w:rPr>
        <w:tab/>
      </w:r>
      <w:r w:rsidR="00F8282C" w:rsidRPr="00F8282C">
        <w:rPr>
          <w:rFonts w:ascii="Arial" w:hAnsi="Arial" w:cs="Arial"/>
          <w:noProof/>
          <w:sz w:val="20"/>
          <w:szCs w:val="24"/>
        </w:rPr>
        <w:t>Raturi, A., &amp; Chandran, S. (2024). Neonatal Sepsis: Aetiology, Pathophysiology, Diagnostic Advances and Management Strategies. Clinical Medicine Insights: Pediatrics, 18, 11795565241281337. https://doi.org/10.1177/11795565241281337</w:t>
      </w:r>
      <w:r w:rsidR="00F8282C">
        <w:rPr>
          <w:rFonts w:ascii="Arial" w:hAnsi="Arial" w:cs="Arial"/>
          <w:noProof/>
          <w:sz w:val="20"/>
          <w:szCs w:val="24"/>
        </w:rPr>
        <w:t xml:space="preserve"> </w:t>
      </w:r>
    </w:p>
    <w:p w14:paraId="4C1EA611" w14:textId="11FD21CE"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5]</w:t>
      </w:r>
      <w:r w:rsidRPr="00CA7C9E">
        <w:rPr>
          <w:rFonts w:ascii="Arial" w:hAnsi="Arial" w:cs="Arial"/>
          <w:noProof/>
          <w:sz w:val="20"/>
          <w:szCs w:val="24"/>
        </w:rPr>
        <w:tab/>
      </w:r>
      <w:r w:rsidR="000D5C09" w:rsidRPr="000D5C09">
        <w:rPr>
          <w:rFonts w:ascii="Arial" w:hAnsi="Arial" w:cs="Arial"/>
          <w:noProof/>
          <w:sz w:val="20"/>
          <w:szCs w:val="24"/>
        </w:rPr>
        <w:t xml:space="preserve">Titaley, C. R., Dibley, M. J., &amp; Roberts, C. L. </w:t>
      </w:r>
      <w:r w:rsidR="000D5C09" w:rsidRPr="003A0872">
        <w:rPr>
          <w:rFonts w:ascii="Arial" w:hAnsi="Arial" w:cs="Arial"/>
          <w:noProof/>
          <w:sz w:val="20"/>
          <w:szCs w:val="24"/>
          <w:highlight w:val="yellow"/>
        </w:rPr>
        <w:t>(2009).</w:t>
      </w:r>
      <w:r w:rsidR="000D5C09" w:rsidRPr="000D5C09">
        <w:rPr>
          <w:rFonts w:ascii="Arial" w:hAnsi="Arial" w:cs="Arial"/>
          <w:noProof/>
          <w:sz w:val="20"/>
          <w:szCs w:val="24"/>
        </w:rPr>
        <w:t xml:space="preserve"> Factors associated with non-utilisation of postnatal care services in Indonesia. Journal of Epidemiology &amp; Community Health, 63(10), 827–831. https://doi.org/10.1136/jech.2008.081604</w:t>
      </w:r>
      <w:r w:rsidR="000D5C09">
        <w:rPr>
          <w:rFonts w:ascii="Arial" w:hAnsi="Arial" w:cs="Arial"/>
          <w:noProof/>
          <w:sz w:val="20"/>
          <w:szCs w:val="24"/>
        </w:rPr>
        <w:t xml:space="preserve"> </w:t>
      </w:r>
    </w:p>
    <w:p w14:paraId="34F49D9F" w14:textId="737EB577" w:rsidR="0092314D" w:rsidRPr="00C601DB" w:rsidRDefault="00CA7C9E" w:rsidP="006F0243">
      <w:pPr>
        <w:widowControl w:val="0"/>
        <w:autoSpaceDE w:val="0"/>
        <w:autoSpaceDN w:val="0"/>
        <w:adjustRightInd w:val="0"/>
        <w:ind w:left="640" w:hanging="640"/>
        <w:rPr>
          <w:rFonts w:ascii="Arial" w:hAnsi="Arial" w:cs="Arial"/>
          <w:sz w:val="20"/>
          <w:szCs w:val="20"/>
        </w:rPr>
      </w:pPr>
      <w:r w:rsidRPr="00CA7C9E">
        <w:rPr>
          <w:rFonts w:ascii="Arial" w:hAnsi="Arial" w:cs="Arial"/>
          <w:noProof/>
          <w:sz w:val="20"/>
          <w:szCs w:val="24"/>
        </w:rPr>
        <w:t>[26]</w:t>
      </w:r>
      <w:r w:rsidRPr="00CA7C9E">
        <w:rPr>
          <w:rFonts w:ascii="Arial" w:hAnsi="Arial" w:cs="Arial"/>
          <w:noProof/>
          <w:sz w:val="20"/>
          <w:szCs w:val="24"/>
        </w:rPr>
        <w:tab/>
      </w:r>
      <w:r w:rsidR="007B7BD2" w:rsidRPr="007B7BD2">
        <w:rPr>
          <w:rFonts w:ascii="Arial" w:hAnsi="Arial" w:cs="Arial"/>
          <w:noProof/>
          <w:sz w:val="20"/>
          <w:szCs w:val="24"/>
        </w:rPr>
        <w:t>Fanello, C. I., Lee, S. J., Bancone, G., Kayembe, D. K., Ndjowo, P. O., Badjanga, B. B., Gornsawun, G., Chotthanawathit, P., Waithira, N., White, N. J., &amp; Onyamboko, M. A. (2023). Prevalence and Risk Factors of Neonatal Hyperbilirubinemia in a Semi-Rural Area of the Democratic Republic of Congo: A Cohort Study. The American Journal of Tropical Medicine and Hygiene, 109(4), 965–974. https://doi.org/10.4269/ajtmh.23-0293</w:t>
      </w:r>
      <w:r w:rsidR="00410395" w:rsidRPr="00C601DB">
        <w:rPr>
          <w:rFonts w:ascii="Arial" w:hAnsi="Arial" w:cs="Arial"/>
          <w:sz w:val="20"/>
          <w:szCs w:val="20"/>
        </w:rPr>
        <w:fldChar w:fldCharType="end"/>
      </w:r>
      <w:commentRangeEnd w:id="2"/>
      <w:r w:rsidR="003A0872">
        <w:rPr>
          <w:rStyle w:val="a9"/>
        </w:rPr>
        <w:commentReference w:id="2"/>
      </w:r>
      <w:r w:rsidR="007B7BD2">
        <w:rPr>
          <w:rFonts w:ascii="Arial" w:hAnsi="Arial" w:cs="Arial"/>
          <w:sz w:val="20"/>
          <w:szCs w:val="20"/>
        </w:rPr>
        <w:t xml:space="preserve"> </w:t>
      </w:r>
      <w:bookmarkEnd w:id="1"/>
    </w:p>
    <w:sectPr w:rsidR="0092314D" w:rsidRPr="00C601D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viewer" w:date="2025-12-13T19:03:00Z" w:initials="RV">
    <w:p w14:paraId="411E7AD2" w14:textId="3D42B5A0" w:rsidR="007F5751" w:rsidRPr="007F5751" w:rsidRDefault="007F5751">
      <w:pPr>
        <w:pStyle w:val="aa"/>
        <w:rPr>
          <w:rFonts w:hint="cs"/>
          <w:rtl/>
          <w:lang w:bidi="ar-IQ"/>
        </w:rPr>
      </w:pPr>
      <w:r>
        <w:rPr>
          <w:rStyle w:val="a9"/>
        </w:rPr>
        <w:annotationRef/>
      </w:r>
      <w:r w:rsidRPr="007F5751">
        <w:rPr>
          <w:lang w:bidi="ar-IQ"/>
        </w:rPr>
        <w:t>The words "assessment" and "determination" should not be used because we already know the risk factors and the percentage, and you mentioned them in your introduction as well.</w:t>
      </w:r>
    </w:p>
  </w:comment>
  <w:comment w:id="2" w:author="reviewer" w:date="2025-12-13T19:11:00Z" w:initials="RV">
    <w:p w14:paraId="10C590F4" w14:textId="46A5E24C" w:rsidR="003A0872" w:rsidRDefault="003A0872">
      <w:pPr>
        <w:pStyle w:val="aa"/>
      </w:pPr>
      <w:r>
        <w:rPr>
          <w:rStyle w:val="a9"/>
        </w:rPr>
        <w:annotationRef/>
      </w:r>
      <w:r>
        <w:t xml:space="preserve">Old r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1E7AD2" w15:done="0"/>
  <w15:commentEx w15:paraId="10C590F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23DF1" w14:textId="77777777" w:rsidR="008D5232" w:rsidRDefault="008D5232" w:rsidP="00B6262D">
      <w:pPr>
        <w:spacing w:before="0" w:line="240" w:lineRule="auto"/>
      </w:pPr>
      <w:r>
        <w:separator/>
      </w:r>
    </w:p>
  </w:endnote>
  <w:endnote w:type="continuationSeparator" w:id="0">
    <w:p w14:paraId="01EE2FED" w14:textId="77777777" w:rsidR="008D5232" w:rsidRDefault="008D5232" w:rsidP="00B6262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27B85" w14:textId="77777777" w:rsidR="00A545BA" w:rsidRDefault="00A545BA">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7D23E" w14:textId="77777777" w:rsidR="00A545BA" w:rsidRDefault="00A545BA">
    <w:pPr>
      <w:pStyle w:val="a8"/>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915FB" w14:textId="77777777" w:rsidR="00A545BA" w:rsidRDefault="00A545BA">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837D3" w14:textId="77777777" w:rsidR="008D5232" w:rsidRDefault="008D5232" w:rsidP="00B6262D">
      <w:pPr>
        <w:spacing w:before="0" w:line="240" w:lineRule="auto"/>
      </w:pPr>
      <w:r>
        <w:separator/>
      </w:r>
    </w:p>
  </w:footnote>
  <w:footnote w:type="continuationSeparator" w:id="0">
    <w:p w14:paraId="09AE4152" w14:textId="77777777" w:rsidR="008D5232" w:rsidRDefault="008D5232" w:rsidP="00B6262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069744" w14:textId="66212DB2" w:rsidR="00A545BA" w:rsidRDefault="00A545BA">
    <w:pPr>
      <w:pStyle w:val="a7"/>
    </w:pPr>
    <w:r>
      <w:rPr>
        <w:noProof/>
      </w:rPr>
      <w:pict w14:anchorId="0E4E1F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C34B8" w14:textId="2663DDB0" w:rsidR="00A545BA" w:rsidRDefault="00A545BA">
    <w:pPr>
      <w:pStyle w:val="a7"/>
    </w:pPr>
    <w:r>
      <w:rPr>
        <w:noProof/>
      </w:rPr>
      <w:pict w14:anchorId="67F11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44685" w14:textId="62AE3A5A" w:rsidR="00A545BA" w:rsidRDefault="00A545BA">
    <w:pPr>
      <w:pStyle w:val="a7"/>
    </w:pPr>
    <w:r>
      <w:rPr>
        <w:noProof/>
      </w:rPr>
      <w:pict w14:anchorId="59426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4760E0"/>
    <w:multiLevelType w:val="multilevel"/>
    <w:tmpl w:val="54CE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Q2MzewMLIwMzY3NDNR0lEKTi0uzszPAykwrAUAkZe5eywAAAA="/>
  </w:docVars>
  <w:rsids>
    <w:rsidRoot w:val="004D3029"/>
    <w:rsid w:val="00040F1F"/>
    <w:rsid w:val="0007504B"/>
    <w:rsid w:val="000A4EF0"/>
    <w:rsid w:val="000D5C09"/>
    <w:rsid w:val="001232CB"/>
    <w:rsid w:val="00181DA8"/>
    <w:rsid w:val="00184E06"/>
    <w:rsid w:val="00195513"/>
    <w:rsid w:val="00212254"/>
    <w:rsid w:val="002164F6"/>
    <w:rsid w:val="002231C0"/>
    <w:rsid w:val="0022366D"/>
    <w:rsid w:val="0022387E"/>
    <w:rsid w:val="00231A93"/>
    <w:rsid w:val="00234AC2"/>
    <w:rsid w:val="002407A8"/>
    <w:rsid w:val="00290316"/>
    <w:rsid w:val="002E01CC"/>
    <w:rsid w:val="002E1520"/>
    <w:rsid w:val="003113A7"/>
    <w:rsid w:val="0034644C"/>
    <w:rsid w:val="00347DAE"/>
    <w:rsid w:val="003A0872"/>
    <w:rsid w:val="003F4ADE"/>
    <w:rsid w:val="003F7ED1"/>
    <w:rsid w:val="00410395"/>
    <w:rsid w:val="004138A6"/>
    <w:rsid w:val="00437767"/>
    <w:rsid w:val="00447BA6"/>
    <w:rsid w:val="004835E2"/>
    <w:rsid w:val="004843ED"/>
    <w:rsid w:val="004A0289"/>
    <w:rsid w:val="004D1EC7"/>
    <w:rsid w:val="004D3029"/>
    <w:rsid w:val="00504976"/>
    <w:rsid w:val="00524E54"/>
    <w:rsid w:val="0056268F"/>
    <w:rsid w:val="0058658E"/>
    <w:rsid w:val="00597282"/>
    <w:rsid w:val="005B2CB3"/>
    <w:rsid w:val="005D369E"/>
    <w:rsid w:val="00685D97"/>
    <w:rsid w:val="006E526C"/>
    <w:rsid w:val="006F0243"/>
    <w:rsid w:val="006F2810"/>
    <w:rsid w:val="00701889"/>
    <w:rsid w:val="00746EF8"/>
    <w:rsid w:val="007B7BD2"/>
    <w:rsid w:val="007F5751"/>
    <w:rsid w:val="00801260"/>
    <w:rsid w:val="00825504"/>
    <w:rsid w:val="00881865"/>
    <w:rsid w:val="00882A36"/>
    <w:rsid w:val="008A4BD4"/>
    <w:rsid w:val="008D5232"/>
    <w:rsid w:val="008E2763"/>
    <w:rsid w:val="00900A33"/>
    <w:rsid w:val="0092314D"/>
    <w:rsid w:val="0093681B"/>
    <w:rsid w:val="00943A36"/>
    <w:rsid w:val="00972B2A"/>
    <w:rsid w:val="009A1F14"/>
    <w:rsid w:val="009C3D3A"/>
    <w:rsid w:val="009D496B"/>
    <w:rsid w:val="009E1A23"/>
    <w:rsid w:val="00A23B46"/>
    <w:rsid w:val="00A545BA"/>
    <w:rsid w:val="00A9782D"/>
    <w:rsid w:val="00AB2558"/>
    <w:rsid w:val="00AC4AC6"/>
    <w:rsid w:val="00AC71BC"/>
    <w:rsid w:val="00AF0018"/>
    <w:rsid w:val="00B4111B"/>
    <w:rsid w:val="00B6262D"/>
    <w:rsid w:val="00BF4FD7"/>
    <w:rsid w:val="00BF7AAA"/>
    <w:rsid w:val="00C601DB"/>
    <w:rsid w:val="00C61955"/>
    <w:rsid w:val="00C64B58"/>
    <w:rsid w:val="00C70C75"/>
    <w:rsid w:val="00C73EE8"/>
    <w:rsid w:val="00C90027"/>
    <w:rsid w:val="00CA5057"/>
    <w:rsid w:val="00CA7C9E"/>
    <w:rsid w:val="00CB06AE"/>
    <w:rsid w:val="00CD05F5"/>
    <w:rsid w:val="00CD2730"/>
    <w:rsid w:val="00CD5092"/>
    <w:rsid w:val="00CF4244"/>
    <w:rsid w:val="00D573BD"/>
    <w:rsid w:val="00DD42E4"/>
    <w:rsid w:val="00DE3457"/>
    <w:rsid w:val="00E225B4"/>
    <w:rsid w:val="00E76ACE"/>
    <w:rsid w:val="00EA2680"/>
    <w:rsid w:val="00EB2505"/>
    <w:rsid w:val="00EC20E2"/>
    <w:rsid w:val="00ED586F"/>
    <w:rsid w:val="00ED78EC"/>
    <w:rsid w:val="00EF03DB"/>
    <w:rsid w:val="00F12CEC"/>
    <w:rsid w:val="00F61BA4"/>
    <w:rsid w:val="00F8282C"/>
    <w:rsid w:val="00FB1097"/>
    <w:rsid w:val="00FD17AD"/>
    <w:rsid w:val="00FF2E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93A4A"/>
  <w15:chartTrackingRefBased/>
  <w15:docId w15:val="{455AB890-4474-4745-A5AB-7C801FF72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
    <w:link w:val="2Char"/>
    <w:uiPriority w:val="9"/>
    <w:unhideWhenUsed/>
    <w:qFormat/>
    <w:rsid w:val="00CF424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Char"/>
    <w:uiPriority w:val="9"/>
    <w:qFormat/>
    <w:rsid w:val="004D3029"/>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عنوان 3 Char"/>
    <w:basedOn w:val="a0"/>
    <w:link w:val="3"/>
    <w:uiPriority w:val="9"/>
    <w:rsid w:val="004D3029"/>
    <w:rPr>
      <w:rFonts w:ascii="Times New Roman" w:eastAsia="Times New Roman" w:hAnsi="Times New Roman" w:cs="Times New Roman"/>
      <w:b/>
      <w:bCs/>
      <w:sz w:val="27"/>
      <w:szCs w:val="27"/>
    </w:rPr>
  </w:style>
  <w:style w:type="paragraph" w:styleId="a3">
    <w:name w:val="Normal (Web)"/>
    <w:basedOn w:val="a"/>
    <w:uiPriority w:val="99"/>
    <w:unhideWhenUsed/>
    <w:rsid w:val="004D3029"/>
    <w:pPr>
      <w:spacing w:after="100" w:afterAutospacing="1" w:line="240" w:lineRule="auto"/>
      <w:jc w:val="left"/>
    </w:pPr>
    <w:rPr>
      <w:rFonts w:ascii="Times New Roman" w:eastAsia="Times New Roman" w:hAnsi="Times New Roman" w:cs="Times New Roman"/>
      <w:sz w:val="24"/>
      <w:szCs w:val="24"/>
    </w:rPr>
  </w:style>
  <w:style w:type="character" w:styleId="a4">
    <w:name w:val="Strong"/>
    <w:basedOn w:val="a0"/>
    <w:uiPriority w:val="22"/>
    <w:qFormat/>
    <w:rsid w:val="004D3029"/>
    <w:rPr>
      <w:b/>
      <w:bCs/>
    </w:rPr>
  </w:style>
  <w:style w:type="table" w:styleId="a5">
    <w:name w:val="Table Grid"/>
    <w:basedOn w:val="a1"/>
    <w:uiPriority w:val="39"/>
    <w:rsid w:val="004D30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unhideWhenUsed/>
    <w:rsid w:val="004835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line="240" w:lineRule="auto"/>
      <w:jc w:val="left"/>
    </w:pPr>
    <w:rPr>
      <w:rFonts w:ascii="Courier New" w:eastAsia="Times New Roman" w:hAnsi="Courier New" w:cs="Courier New"/>
      <w:sz w:val="20"/>
      <w:szCs w:val="20"/>
    </w:rPr>
  </w:style>
  <w:style w:type="character" w:customStyle="1" w:styleId="HTMLChar">
    <w:name w:val="بتنسيق HTML مسبق Char"/>
    <w:basedOn w:val="a0"/>
    <w:link w:val="HTML"/>
    <w:uiPriority w:val="99"/>
    <w:rsid w:val="004835E2"/>
    <w:rPr>
      <w:rFonts w:ascii="Courier New" w:eastAsia="Times New Roman" w:hAnsi="Courier New" w:cs="Courier New"/>
      <w:sz w:val="20"/>
      <w:szCs w:val="20"/>
    </w:rPr>
  </w:style>
  <w:style w:type="character" w:styleId="a6">
    <w:name w:val="Emphasis"/>
    <w:basedOn w:val="a0"/>
    <w:uiPriority w:val="20"/>
    <w:qFormat/>
    <w:rsid w:val="00BF4FD7"/>
    <w:rPr>
      <w:i/>
      <w:iCs/>
    </w:rPr>
  </w:style>
  <w:style w:type="character" w:customStyle="1" w:styleId="2Char">
    <w:name w:val="عنوان 2 Char"/>
    <w:basedOn w:val="a0"/>
    <w:link w:val="2"/>
    <w:uiPriority w:val="9"/>
    <w:rsid w:val="00CF4244"/>
    <w:rPr>
      <w:rFonts w:asciiTheme="majorHAnsi" w:eastAsiaTheme="majorEastAsia" w:hAnsiTheme="majorHAnsi" w:cstheme="majorBidi"/>
      <w:color w:val="2F5496" w:themeColor="accent1" w:themeShade="BF"/>
      <w:sz w:val="26"/>
      <w:szCs w:val="26"/>
    </w:rPr>
  </w:style>
  <w:style w:type="character" w:styleId="Hyperlink">
    <w:name w:val="Hyperlink"/>
    <w:basedOn w:val="a0"/>
    <w:uiPriority w:val="99"/>
    <w:unhideWhenUsed/>
    <w:rsid w:val="00FD17AD"/>
    <w:rPr>
      <w:color w:val="0563C1" w:themeColor="hyperlink"/>
      <w:u w:val="single"/>
    </w:rPr>
  </w:style>
  <w:style w:type="character" w:customStyle="1" w:styleId="UnresolvedMention1">
    <w:name w:val="Unresolved Mention1"/>
    <w:basedOn w:val="a0"/>
    <w:uiPriority w:val="99"/>
    <w:semiHidden/>
    <w:unhideWhenUsed/>
    <w:rsid w:val="00DD42E4"/>
    <w:rPr>
      <w:color w:val="605E5C"/>
      <w:shd w:val="clear" w:color="auto" w:fill="E1DFDD"/>
    </w:rPr>
  </w:style>
  <w:style w:type="paragraph" w:styleId="a7">
    <w:name w:val="header"/>
    <w:basedOn w:val="a"/>
    <w:link w:val="Char"/>
    <w:uiPriority w:val="99"/>
    <w:unhideWhenUsed/>
    <w:rsid w:val="00B6262D"/>
    <w:pPr>
      <w:tabs>
        <w:tab w:val="center" w:pos="4680"/>
        <w:tab w:val="right" w:pos="9360"/>
      </w:tabs>
      <w:spacing w:before="0" w:line="240" w:lineRule="auto"/>
    </w:pPr>
  </w:style>
  <w:style w:type="character" w:customStyle="1" w:styleId="Char">
    <w:name w:val="رأس الصفحة Char"/>
    <w:basedOn w:val="a0"/>
    <w:link w:val="a7"/>
    <w:uiPriority w:val="99"/>
    <w:rsid w:val="00B6262D"/>
  </w:style>
  <w:style w:type="paragraph" w:styleId="a8">
    <w:name w:val="footer"/>
    <w:basedOn w:val="a"/>
    <w:link w:val="Char0"/>
    <w:uiPriority w:val="99"/>
    <w:unhideWhenUsed/>
    <w:rsid w:val="00B6262D"/>
    <w:pPr>
      <w:tabs>
        <w:tab w:val="center" w:pos="4680"/>
        <w:tab w:val="right" w:pos="9360"/>
      </w:tabs>
      <w:spacing w:before="0" w:line="240" w:lineRule="auto"/>
    </w:pPr>
  </w:style>
  <w:style w:type="character" w:customStyle="1" w:styleId="Char0">
    <w:name w:val="تذييل الصفحة Char"/>
    <w:basedOn w:val="a0"/>
    <w:link w:val="a8"/>
    <w:uiPriority w:val="99"/>
    <w:rsid w:val="00B6262D"/>
  </w:style>
  <w:style w:type="character" w:styleId="a9">
    <w:name w:val="annotation reference"/>
    <w:basedOn w:val="a0"/>
    <w:uiPriority w:val="99"/>
    <w:semiHidden/>
    <w:unhideWhenUsed/>
    <w:rsid w:val="007F5751"/>
    <w:rPr>
      <w:sz w:val="16"/>
      <w:szCs w:val="16"/>
    </w:rPr>
  </w:style>
  <w:style w:type="paragraph" w:styleId="aa">
    <w:name w:val="annotation text"/>
    <w:basedOn w:val="a"/>
    <w:link w:val="Char1"/>
    <w:uiPriority w:val="99"/>
    <w:semiHidden/>
    <w:unhideWhenUsed/>
    <w:rsid w:val="007F5751"/>
    <w:pPr>
      <w:spacing w:line="240" w:lineRule="auto"/>
    </w:pPr>
    <w:rPr>
      <w:sz w:val="20"/>
      <w:szCs w:val="20"/>
    </w:rPr>
  </w:style>
  <w:style w:type="character" w:customStyle="1" w:styleId="Char1">
    <w:name w:val="نص تعليق Char"/>
    <w:basedOn w:val="a0"/>
    <w:link w:val="aa"/>
    <w:uiPriority w:val="99"/>
    <w:semiHidden/>
    <w:rsid w:val="007F5751"/>
    <w:rPr>
      <w:sz w:val="20"/>
      <w:szCs w:val="20"/>
    </w:rPr>
  </w:style>
  <w:style w:type="paragraph" w:styleId="ab">
    <w:name w:val="annotation subject"/>
    <w:basedOn w:val="aa"/>
    <w:next w:val="aa"/>
    <w:link w:val="Char2"/>
    <w:uiPriority w:val="99"/>
    <w:semiHidden/>
    <w:unhideWhenUsed/>
    <w:rsid w:val="007F5751"/>
    <w:rPr>
      <w:b/>
      <w:bCs/>
    </w:rPr>
  </w:style>
  <w:style w:type="character" w:customStyle="1" w:styleId="Char2">
    <w:name w:val="موضوع تعليق Char"/>
    <w:basedOn w:val="Char1"/>
    <w:link w:val="ab"/>
    <w:uiPriority w:val="99"/>
    <w:semiHidden/>
    <w:rsid w:val="007F5751"/>
    <w:rPr>
      <w:b/>
      <w:bCs/>
      <w:sz w:val="20"/>
      <w:szCs w:val="20"/>
    </w:rPr>
  </w:style>
  <w:style w:type="paragraph" w:styleId="ac">
    <w:name w:val="Balloon Text"/>
    <w:basedOn w:val="a"/>
    <w:link w:val="Char3"/>
    <w:uiPriority w:val="99"/>
    <w:semiHidden/>
    <w:unhideWhenUsed/>
    <w:rsid w:val="007F5751"/>
    <w:pPr>
      <w:spacing w:before="0" w:line="240" w:lineRule="auto"/>
    </w:pPr>
    <w:rPr>
      <w:rFonts w:ascii="Tahoma" w:hAnsi="Tahoma" w:cs="Tahoma"/>
      <w:sz w:val="18"/>
      <w:szCs w:val="18"/>
    </w:rPr>
  </w:style>
  <w:style w:type="character" w:customStyle="1" w:styleId="Char3">
    <w:name w:val="نص في بالون Char"/>
    <w:basedOn w:val="a0"/>
    <w:link w:val="ac"/>
    <w:uiPriority w:val="99"/>
    <w:semiHidden/>
    <w:rsid w:val="007F5751"/>
    <w:rPr>
      <w:rFonts w:ascii="Tahoma" w:hAnsi="Tahoma" w:cs="Tahom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835006">
      <w:bodyDiv w:val="1"/>
      <w:marLeft w:val="0"/>
      <w:marRight w:val="0"/>
      <w:marTop w:val="0"/>
      <w:marBottom w:val="0"/>
      <w:divBdr>
        <w:top w:val="none" w:sz="0" w:space="0" w:color="auto"/>
        <w:left w:val="none" w:sz="0" w:space="0" w:color="auto"/>
        <w:bottom w:val="none" w:sz="0" w:space="0" w:color="auto"/>
        <w:right w:val="none" w:sz="0" w:space="0" w:color="auto"/>
      </w:divBdr>
    </w:div>
    <w:div w:id="72774950">
      <w:bodyDiv w:val="1"/>
      <w:marLeft w:val="0"/>
      <w:marRight w:val="0"/>
      <w:marTop w:val="0"/>
      <w:marBottom w:val="0"/>
      <w:divBdr>
        <w:top w:val="none" w:sz="0" w:space="0" w:color="auto"/>
        <w:left w:val="none" w:sz="0" w:space="0" w:color="auto"/>
        <w:bottom w:val="none" w:sz="0" w:space="0" w:color="auto"/>
        <w:right w:val="none" w:sz="0" w:space="0" w:color="auto"/>
      </w:divBdr>
    </w:div>
    <w:div w:id="219172912">
      <w:bodyDiv w:val="1"/>
      <w:marLeft w:val="0"/>
      <w:marRight w:val="0"/>
      <w:marTop w:val="0"/>
      <w:marBottom w:val="0"/>
      <w:divBdr>
        <w:top w:val="none" w:sz="0" w:space="0" w:color="auto"/>
        <w:left w:val="none" w:sz="0" w:space="0" w:color="auto"/>
        <w:bottom w:val="none" w:sz="0" w:space="0" w:color="auto"/>
        <w:right w:val="none" w:sz="0" w:space="0" w:color="auto"/>
      </w:divBdr>
    </w:div>
    <w:div w:id="285821076">
      <w:bodyDiv w:val="1"/>
      <w:marLeft w:val="0"/>
      <w:marRight w:val="0"/>
      <w:marTop w:val="0"/>
      <w:marBottom w:val="0"/>
      <w:divBdr>
        <w:top w:val="none" w:sz="0" w:space="0" w:color="auto"/>
        <w:left w:val="none" w:sz="0" w:space="0" w:color="auto"/>
        <w:bottom w:val="none" w:sz="0" w:space="0" w:color="auto"/>
        <w:right w:val="none" w:sz="0" w:space="0" w:color="auto"/>
      </w:divBdr>
      <w:divsChild>
        <w:div w:id="1899589600">
          <w:marLeft w:val="0"/>
          <w:marRight w:val="0"/>
          <w:marTop w:val="0"/>
          <w:marBottom w:val="0"/>
          <w:divBdr>
            <w:top w:val="none" w:sz="0" w:space="0" w:color="auto"/>
            <w:left w:val="none" w:sz="0" w:space="0" w:color="auto"/>
            <w:bottom w:val="none" w:sz="0" w:space="0" w:color="auto"/>
            <w:right w:val="none" w:sz="0" w:space="0" w:color="auto"/>
          </w:divBdr>
          <w:divsChild>
            <w:div w:id="1889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568454">
      <w:bodyDiv w:val="1"/>
      <w:marLeft w:val="0"/>
      <w:marRight w:val="0"/>
      <w:marTop w:val="0"/>
      <w:marBottom w:val="0"/>
      <w:divBdr>
        <w:top w:val="none" w:sz="0" w:space="0" w:color="auto"/>
        <w:left w:val="none" w:sz="0" w:space="0" w:color="auto"/>
        <w:bottom w:val="none" w:sz="0" w:space="0" w:color="auto"/>
        <w:right w:val="none" w:sz="0" w:space="0" w:color="auto"/>
      </w:divBdr>
      <w:divsChild>
        <w:div w:id="1851410264">
          <w:marLeft w:val="0"/>
          <w:marRight w:val="0"/>
          <w:marTop w:val="0"/>
          <w:marBottom w:val="0"/>
          <w:divBdr>
            <w:top w:val="none" w:sz="0" w:space="0" w:color="auto"/>
            <w:left w:val="none" w:sz="0" w:space="0" w:color="auto"/>
            <w:bottom w:val="none" w:sz="0" w:space="0" w:color="auto"/>
            <w:right w:val="none" w:sz="0" w:space="0" w:color="auto"/>
          </w:divBdr>
          <w:divsChild>
            <w:div w:id="99745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373046">
      <w:bodyDiv w:val="1"/>
      <w:marLeft w:val="0"/>
      <w:marRight w:val="0"/>
      <w:marTop w:val="0"/>
      <w:marBottom w:val="0"/>
      <w:divBdr>
        <w:top w:val="none" w:sz="0" w:space="0" w:color="auto"/>
        <w:left w:val="none" w:sz="0" w:space="0" w:color="auto"/>
        <w:bottom w:val="none" w:sz="0" w:space="0" w:color="auto"/>
        <w:right w:val="none" w:sz="0" w:space="0" w:color="auto"/>
      </w:divBdr>
    </w:div>
    <w:div w:id="586964633">
      <w:bodyDiv w:val="1"/>
      <w:marLeft w:val="0"/>
      <w:marRight w:val="0"/>
      <w:marTop w:val="0"/>
      <w:marBottom w:val="0"/>
      <w:divBdr>
        <w:top w:val="none" w:sz="0" w:space="0" w:color="auto"/>
        <w:left w:val="none" w:sz="0" w:space="0" w:color="auto"/>
        <w:bottom w:val="none" w:sz="0" w:space="0" w:color="auto"/>
        <w:right w:val="none" w:sz="0" w:space="0" w:color="auto"/>
      </w:divBdr>
    </w:div>
    <w:div w:id="1205142764">
      <w:bodyDiv w:val="1"/>
      <w:marLeft w:val="0"/>
      <w:marRight w:val="0"/>
      <w:marTop w:val="0"/>
      <w:marBottom w:val="0"/>
      <w:divBdr>
        <w:top w:val="none" w:sz="0" w:space="0" w:color="auto"/>
        <w:left w:val="none" w:sz="0" w:space="0" w:color="auto"/>
        <w:bottom w:val="none" w:sz="0" w:space="0" w:color="auto"/>
        <w:right w:val="none" w:sz="0" w:space="0" w:color="auto"/>
      </w:divBdr>
    </w:div>
    <w:div w:id="1294871612">
      <w:bodyDiv w:val="1"/>
      <w:marLeft w:val="0"/>
      <w:marRight w:val="0"/>
      <w:marTop w:val="0"/>
      <w:marBottom w:val="0"/>
      <w:divBdr>
        <w:top w:val="none" w:sz="0" w:space="0" w:color="auto"/>
        <w:left w:val="none" w:sz="0" w:space="0" w:color="auto"/>
        <w:bottom w:val="none" w:sz="0" w:space="0" w:color="auto"/>
        <w:right w:val="none" w:sz="0" w:space="0" w:color="auto"/>
      </w:divBdr>
    </w:div>
    <w:div w:id="1304431876">
      <w:bodyDiv w:val="1"/>
      <w:marLeft w:val="0"/>
      <w:marRight w:val="0"/>
      <w:marTop w:val="0"/>
      <w:marBottom w:val="0"/>
      <w:divBdr>
        <w:top w:val="none" w:sz="0" w:space="0" w:color="auto"/>
        <w:left w:val="none" w:sz="0" w:space="0" w:color="auto"/>
        <w:bottom w:val="none" w:sz="0" w:space="0" w:color="auto"/>
        <w:right w:val="none" w:sz="0" w:space="0" w:color="auto"/>
      </w:divBdr>
      <w:divsChild>
        <w:div w:id="1774781592">
          <w:marLeft w:val="0"/>
          <w:marRight w:val="0"/>
          <w:marTop w:val="0"/>
          <w:marBottom w:val="0"/>
          <w:divBdr>
            <w:top w:val="none" w:sz="0" w:space="0" w:color="auto"/>
            <w:left w:val="none" w:sz="0" w:space="0" w:color="auto"/>
            <w:bottom w:val="none" w:sz="0" w:space="0" w:color="auto"/>
            <w:right w:val="none" w:sz="0" w:space="0" w:color="auto"/>
          </w:divBdr>
          <w:divsChild>
            <w:div w:id="54757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337521">
      <w:bodyDiv w:val="1"/>
      <w:marLeft w:val="0"/>
      <w:marRight w:val="0"/>
      <w:marTop w:val="0"/>
      <w:marBottom w:val="0"/>
      <w:divBdr>
        <w:top w:val="none" w:sz="0" w:space="0" w:color="auto"/>
        <w:left w:val="none" w:sz="0" w:space="0" w:color="auto"/>
        <w:bottom w:val="none" w:sz="0" w:space="0" w:color="auto"/>
        <w:right w:val="none" w:sz="0" w:space="0" w:color="auto"/>
      </w:divBdr>
    </w:div>
    <w:div w:id="1386563554">
      <w:bodyDiv w:val="1"/>
      <w:marLeft w:val="0"/>
      <w:marRight w:val="0"/>
      <w:marTop w:val="0"/>
      <w:marBottom w:val="0"/>
      <w:divBdr>
        <w:top w:val="none" w:sz="0" w:space="0" w:color="auto"/>
        <w:left w:val="none" w:sz="0" w:space="0" w:color="auto"/>
        <w:bottom w:val="none" w:sz="0" w:space="0" w:color="auto"/>
        <w:right w:val="none" w:sz="0" w:space="0" w:color="auto"/>
      </w:divBdr>
      <w:divsChild>
        <w:div w:id="1159539697">
          <w:marLeft w:val="0"/>
          <w:marRight w:val="0"/>
          <w:marTop w:val="0"/>
          <w:marBottom w:val="0"/>
          <w:divBdr>
            <w:top w:val="none" w:sz="0" w:space="0" w:color="auto"/>
            <w:left w:val="none" w:sz="0" w:space="0" w:color="auto"/>
            <w:bottom w:val="none" w:sz="0" w:space="0" w:color="auto"/>
            <w:right w:val="none" w:sz="0" w:space="0" w:color="auto"/>
          </w:divBdr>
          <w:divsChild>
            <w:div w:id="620303523">
              <w:marLeft w:val="0"/>
              <w:marRight w:val="0"/>
              <w:marTop w:val="0"/>
              <w:marBottom w:val="0"/>
              <w:divBdr>
                <w:top w:val="none" w:sz="0" w:space="0" w:color="auto"/>
                <w:left w:val="none" w:sz="0" w:space="0" w:color="auto"/>
                <w:bottom w:val="none" w:sz="0" w:space="0" w:color="auto"/>
                <w:right w:val="none" w:sz="0" w:space="0" w:color="auto"/>
              </w:divBdr>
            </w:div>
          </w:divsChild>
        </w:div>
        <w:div w:id="791093359">
          <w:marLeft w:val="0"/>
          <w:marRight w:val="0"/>
          <w:marTop w:val="0"/>
          <w:marBottom w:val="0"/>
          <w:divBdr>
            <w:top w:val="none" w:sz="0" w:space="0" w:color="auto"/>
            <w:left w:val="none" w:sz="0" w:space="0" w:color="auto"/>
            <w:bottom w:val="none" w:sz="0" w:space="0" w:color="auto"/>
            <w:right w:val="none" w:sz="0" w:space="0" w:color="auto"/>
          </w:divBdr>
          <w:divsChild>
            <w:div w:id="192093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981911">
      <w:bodyDiv w:val="1"/>
      <w:marLeft w:val="0"/>
      <w:marRight w:val="0"/>
      <w:marTop w:val="0"/>
      <w:marBottom w:val="0"/>
      <w:divBdr>
        <w:top w:val="none" w:sz="0" w:space="0" w:color="auto"/>
        <w:left w:val="none" w:sz="0" w:space="0" w:color="auto"/>
        <w:bottom w:val="none" w:sz="0" w:space="0" w:color="auto"/>
        <w:right w:val="none" w:sz="0" w:space="0" w:color="auto"/>
      </w:divBdr>
    </w:div>
    <w:div w:id="1514143978">
      <w:bodyDiv w:val="1"/>
      <w:marLeft w:val="0"/>
      <w:marRight w:val="0"/>
      <w:marTop w:val="0"/>
      <w:marBottom w:val="0"/>
      <w:divBdr>
        <w:top w:val="none" w:sz="0" w:space="0" w:color="auto"/>
        <w:left w:val="none" w:sz="0" w:space="0" w:color="auto"/>
        <w:bottom w:val="none" w:sz="0" w:space="0" w:color="auto"/>
        <w:right w:val="none" w:sz="0" w:space="0" w:color="auto"/>
      </w:divBdr>
    </w:div>
    <w:div w:id="1557736416">
      <w:bodyDiv w:val="1"/>
      <w:marLeft w:val="0"/>
      <w:marRight w:val="0"/>
      <w:marTop w:val="0"/>
      <w:marBottom w:val="0"/>
      <w:divBdr>
        <w:top w:val="none" w:sz="0" w:space="0" w:color="auto"/>
        <w:left w:val="none" w:sz="0" w:space="0" w:color="auto"/>
        <w:bottom w:val="none" w:sz="0" w:space="0" w:color="auto"/>
        <w:right w:val="none" w:sz="0" w:space="0" w:color="auto"/>
      </w:divBdr>
      <w:divsChild>
        <w:div w:id="1152714261">
          <w:marLeft w:val="0"/>
          <w:marRight w:val="0"/>
          <w:marTop w:val="0"/>
          <w:marBottom w:val="0"/>
          <w:divBdr>
            <w:top w:val="none" w:sz="0" w:space="0" w:color="auto"/>
            <w:left w:val="none" w:sz="0" w:space="0" w:color="auto"/>
            <w:bottom w:val="none" w:sz="0" w:space="0" w:color="auto"/>
            <w:right w:val="none" w:sz="0" w:space="0" w:color="auto"/>
          </w:divBdr>
          <w:divsChild>
            <w:div w:id="190401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1653">
      <w:bodyDiv w:val="1"/>
      <w:marLeft w:val="0"/>
      <w:marRight w:val="0"/>
      <w:marTop w:val="0"/>
      <w:marBottom w:val="0"/>
      <w:divBdr>
        <w:top w:val="none" w:sz="0" w:space="0" w:color="auto"/>
        <w:left w:val="none" w:sz="0" w:space="0" w:color="auto"/>
        <w:bottom w:val="none" w:sz="0" w:space="0" w:color="auto"/>
        <w:right w:val="none" w:sz="0" w:space="0" w:color="auto"/>
      </w:divBdr>
    </w:div>
    <w:div w:id="1625232423">
      <w:bodyDiv w:val="1"/>
      <w:marLeft w:val="0"/>
      <w:marRight w:val="0"/>
      <w:marTop w:val="0"/>
      <w:marBottom w:val="0"/>
      <w:divBdr>
        <w:top w:val="none" w:sz="0" w:space="0" w:color="auto"/>
        <w:left w:val="none" w:sz="0" w:space="0" w:color="auto"/>
        <w:bottom w:val="none" w:sz="0" w:space="0" w:color="auto"/>
        <w:right w:val="none" w:sz="0" w:space="0" w:color="auto"/>
      </w:divBdr>
      <w:divsChild>
        <w:div w:id="822308624">
          <w:marLeft w:val="0"/>
          <w:marRight w:val="0"/>
          <w:marTop w:val="0"/>
          <w:marBottom w:val="0"/>
          <w:divBdr>
            <w:top w:val="none" w:sz="0" w:space="0" w:color="auto"/>
            <w:left w:val="none" w:sz="0" w:space="0" w:color="auto"/>
            <w:bottom w:val="none" w:sz="0" w:space="0" w:color="auto"/>
            <w:right w:val="none" w:sz="0" w:space="0" w:color="auto"/>
          </w:divBdr>
          <w:divsChild>
            <w:div w:id="81429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34624">
      <w:bodyDiv w:val="1"/>
      <w:marLeft w:val="0"/>
      <w:marRight w:val="0"/>
      <w:marTop w:val="0"/>
      <w:marBottom w:val="0"/>
      <w:divBdr>
        <w:top w:val="none" w:sz="0" w:space="0" w:color="auto"/>
        <w:left w:val="none" w:sz="0" w:space="0" w:color="auto"/>
        <w:bottom w:val="none" w:sz="0" w:space="0" w:color="auto"/>
        <w:right w:val="none" w:sz="0" w:space="0" w:color="auto"/>
      </w:divBdr>
      <w:divsChild>
        <w:div w:id="1668745086">
          <w:marLeft w:val="0"/>
          <w:marRight w:val="0"/>
          <w:marTop w:val="0"/>
          <w:marBottom w:val="0"/>
          <w:divBdr>
            <w:top w:val="none" w:sz="0" w:space="0" w:color="auto"/>
            <w:left w:val="none" w:sz="0" w:space="0" w:color="auto"/>
            <w:bottom w:val="none" w:sz="0" w:space="0" w:color="auto"/>
            <w:right w:val="none" w:sz="0" w:space="0" w:color="auto"/>
          </w:divBdr>
          <w:divsChild>
            <w:div w:id="145551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61840">
      <w:bodyDiv w:val="1"/>
      <w:marLeft w:val="0"/>
      <w:marRight w:val="0"/>
      <w:marTop w:val="0"/>
      <w:marBottom w:val="0"/>
      <w:divBdr>
        <w:top w:val="none" w:sz="0" w:space="0" w:color="auto"/>
        <w:left w:val="none" w:sz="0" w:space="0" w:color="auto"/>
        <w:bottom w:val="none" w:sz="0" w:space="0" w:color="auto"/>
        <w:right w:val="none" w:sz="0" w:space="0" w:color="auto"/>
      </w:divBdr>
    </w:div>
    <w:div w:id="2096896026">
      <w:bodyDiv w:val="1"/>
      <w:marLeft w:val="0"/>
      <w:marRight w:val="0"/>
      <w:marTop w:val="0"/>
      <w:marBottom w:val="0"/>
      <w:divBdr>
        <w:top w:val="none" w:sz="0" w:space="0" w:color="auto"/>
        <w:left w:val="none" w:sz="0" w:space="0" w:color="auto"/>
        <w:bottom w:val="none" w:sz="0" w:space="0" w:color="auto"/>
        <w:right w:val="none" w:sz="0" w:space="0" w:color="auto"/>
      </w:divBdr>
    </w:div>
    <w:div w:id="212942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CC591-E6F5-44F4-946D-58AEC6746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5811</Words>
  <Characters>90123</Characters>
  <Application>Microsoft Office Word</Application>
  <DocSecurity>0</DocSecurity>
  <Lines>751</Lines>
  <Paragraphs>21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reviewer</cp:lastModifiedBy>
  <cp:revision>3</cp:revision>
  <dcterms:created xsi:type="dcterms:W3CDTF">2025-12-13T16:06:00Z</dcterms:created>
  <dcterms:modified xsi:type="dcterms:W3CDTF">2025-12-1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ieee</vt:lpwstr>
  </property>
</Properties>
</file>